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DFA9" w14:textId="77777777" w:rsidR="00266973" w:rsidRPr="00223E0E" w:rsidRDefault="00266973" w:rsidP="00C81291">
      <w:pPr>
        <w:pStyle w:val="BasicParagraph"/>
        <w:rPr>
          <w:rFonts w:ascii="Gill Sans MT" w:hAnsi="Gill Sans MT" w:cs="GillSans"/>
          <w:sz w:val="18"/>
          <w:szCs w:val="18"/>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p>
    <w:p w14:paraId="39C2360D" w14:textId="77777777" w:rsidR="00266973" w:rsidRPr="00223E0E" w:rsidRDefault="00266973" w:rsidP="00C81291">
      <w:pPr>
        <w:pStyle w:val="BasicParagraph"/>
      </w:pPr>
    </w:p>
    <w:p w14:paraId="4408CFA9" w14:textId="77777777" w:rsidR="00DB3EE7" w:rsidRDefault="00DB3EE7" w:rsidP="00DB3EE7">
      <w:pPr>
        <w:pStyle w:val="Default"/>
      </w:pPr>
    </w:p>
    <w:p w14:paraId="27BD4122" w14:textId="0E69FD66" w:rsidR="00266973" w:rsidRPr="00E82D49" w:rsidRDefault="00DB3EE7" w:rsidP="00DB3EE7">
      <w:pPr>
        <w:ind w:left="0" w:firstLine="0"/>
        <w:rPr>
          <w:sz w:val="24"/>
          <w:szCs w:val="24"/>
        </w:rPr>
      </w:pPr>
      <w:r w:rsidRPr="00E82D49">
        <w:rPr>
          <w:b/>
          <w:bCs/>
          <w:sz w:val="24"/>
          <w:szCs w:val="24"/>
        </w:rPr>
        <w:t>MESTRADO INTEGRADO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17500E8"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51E58514" w14:textId="1EE02A83" w:rsidR="00266973" w:rsidRPr="009217B4" w:rsidRDefault="00266973" w:rsidP="00C81291">
      <w:pPr>
        <w:pStyle w:val="BasicParagraph"/>
        <w:rPr>
          <w:lang w:val="pt-BR"/>
        </w:rPr>
      </w:pPr>
    </w:p>
    <w:p w14:paraId="6D2F3770" w14:textId="6687CD87" w:rsidR="00266973" w:rsidRPr="009217B4" w:rsidRDefault="00266973" w:rsidP="00C81291">
      <w:pPr>
        <w:pStyle w:val="BasicParagraph"/>
        <w:rPr>
          <w:lang w:val="pt-BR"/>
        </w:rPr>
      </w:pPr>
    </w:p>
    <w:p w14:paraId="476EC876" w14:textId="30BC0F00" w:rsidR="00266973" w:rsidRPr="009217B4" w:rsidRDefault="00266973" w:rsidP="00C81291">
      <w:pPr>
        <w:pStyle w:val="BasicParagraph"/>
        <w:rPr>
          <w:lang w:val="pt-BR"/>
        </w:rPr>
      </w:pPr>
    </w:p>
    <w:p w14:paraId="000D2B9E" w14:textId="5D6624FC"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1A4A5FBF">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7B9D008E" w14:textId="77777777" w:rsidR="00DB3EE7" w:rsidRPr="00E82D49" w:rsidRDefault="00DB3EE7" w:rsidP="00DB3EE7">
      <w:pPr>
        <w:pStyle w:val="Default"/>
        <w:spacing w:line="480" w:lineRule="auto"/>
        <w:rPr>
          <w:rFonts w:ascii="Arial" w:hAnsi="Arial" w:cs="Arial"/>
        </w:rPr>
      </w:pPr>
      <w:r w:rsidRPr="00E82D49">
        <w:rPr>
          <w:rFonts w:ascii="Arial" w:hAnsi="Arial" w:cs="Arial"/>
        </w:rPr>
        <w:t xml:space="preserve">Autor </w:t>
      </w:r>
    </w:p>
    <w:p w14:paraId="512B4816" w14:textId="77777777" w:rsidR="00DB3EE7" w:rsidRPr="00E82D49" w:rsidRDefault="00DB3EE7" w:rsidP="00DB3EE7">
      <w:pPr>
        <w:pStyle w:val="Default"/>
        <w:spacing w:line="480" w:lineRule="auto"/>
        <w:rPr>
          <w:rFonts w:ascii="Arial" w:hAnsi="Arial" w:cs="Arial"/>
        </w:rPr>
      </w:pPr>
      <w:r w:rsidRPr="00E82D49">
        <w:rPr>
          <w:rFonts w:ascii="Arial" w:hAnsi="Arial" w:cs="Arial"/>
        </w:rPr>
        <w:t>André Moreira Tavares</w:t>
      </w:r>
    </w:p>
    <w:p w14:paraId="0479619E" w14:textId="77777777" w:rsidR="00DB3EE7" w:rsidRPr="00E82D49" w:rsidRDefault="00DB3EE7" w:rsidP="00DB3EE7">
      <w:pPr>
        <w:pStyle w:val="Default"/>
        <w:spacing w:line="480" w:lineRule="auto"/>
        <w:rPr>
          <w:rFonts w:ascii="Arial" w:hAnsi="Arial" w:cs="Arial"/>
        </w:rPr>
      </w:pPr>
      <w:r w:rsidRPr="00E82D49">
        <w:rPr>
          <w:rFonts w:ascii="Arial" w:hAnsi="Arial" w:cs="Arial"/>
        </w:rPr>
        <w:t>andretavares@icloud.com</w:t>
      </w:r>
    </w:p>
    <w:p w14:paraId="3FA293E9" w14:textId="77777777" w:rsidR="00DB3EE7" w:rsidRPr="00E82D49" w:rsidRDefault="00DB3EE7" w:rsidP="00DB3EE7">
      <w:pPr>
        <w:pStyle w:val="Default"/>
        <w:spacing w:line="480" w:lineRule="auto"/>
        <w:rPr>
          <w:rFonts w:ascii="Arial" w:hAnsi="Arial" w:cs="Arial"/>
        </w:rPr>
      </w:pPr>
      <w:r w:rsidRPr="00E82D49">
        <w:rPr>
          <w:rFonts w:ascii="Arial" w:hAnsi="Arial" w:cs="Arial"/>
        </w:rPr>
        <w:t xml:space="preserve">Mestrado Integrado em Medicina </w:t>
      </w:r>
    </w:p>
    <w:p w14:paraId="5B111D3F" w14:textId="77777777" w:rsidR="00DB3EE7" w:rsidRPr="00E82D49" w:rsidRDefault="00DB3EE7" w:rsidP="00DB3EE7">
      <w:pPr>
        <w:spacing w:line="480" w:lineRule="auto"/>
        <w:ind w:left="0" w:firstLine="0"/>
        <w:rPr>
          <w:sz w:val="24"/>
          <w:szCs w:val="24"/>
        </w:rPr>
      </w:pPr>
      <w:r w:rsidRPr="00E82D49">
        <w:rPr>
          <w:sz w:val="24"/>
          <w:szCs w:val="24"/>
        </w:rPr>
        <w:t>Instituto Ciências Biomédicas Abel Salazar, Universidade do Porto</w:t>
      </w:r>
    </w:p>
    <w:p w14:paraId="6FD35D89" w14:textId="77777777" w:rsidR="00266973" w:rsidRPr="00E82D49" w:rsidRDefault="00266973" w:rsidP="00C81291">
      <w:pPr>
        <w:pStyle w:val="BasicParagraph"/>
        <w:rPr>
          <w:szCs w:val="24"/>
          <w:lang w:val="pt-BR"/>
        </w:rPr>
      </w:pPr>
    </w:p>
    <w:p w14:paraId="1AB84DE7" w14:textId="77777777" w:rsidR="00266973" w:rsidRPr="00E82D49" w:rsidRDefault="00266973" w:rsidP="00C81291">
      <w:pPr>
        <w:pStyle w:val="BasicParagraph"/>
        <w:rPr>
          <w:szCs w:val="24"/>
          <w:lang w:val="pt-BR"/>
        </w:rPr>
      </w:pPr>
    </w:p>
    <w:p w14:paraId="2B915795" w14:textId="17D8A931" w:rsidR="00266973" w:rsidRPr="00E82D49" w:rsidRDefault="00DB3EE7" w:rsidP="00DB3EE7">
      <w:pPr>
        <w:pStyle w:val="BasicParagraph"/>
        <w:ind w:left="0" w:firstLine="0"/>
        <w:rPr>
          <w:rFonts w:ascii="Arial" w:hAnsi="Arial" w:cs="Arial"/>
          <w:szCs w:val="24"/>
          <w:lang w:val="pt-BR"/>
        </w:rPr>
      </w:pPr>
      <w:commentRangeStart w:id="0"/>
      <w:r w:rsidRPr="00B16B07">
        <w:rPr>
          <w:rFonts w:ascii="Arial" w:hAnsi="Arial" w:cs="Arial"/>
          <w:szCs w:val="24"/>
          <w:highlight w:val="yellow"/>
          <w:lang w:val="pt-BR"/>
        </w:rPr>
        <w:t>Orientação</w:t>
      </w:r>
      <w:r w:rsidRPr="00E82D49">
        <w:rPr>
          <w:rFonts w:ascii="Arial" w:hAnsi="Arial" w:cs="Arial"/>
          <w:szCs w:val="24"/>
          <w:lang w:val="pt-BR"/>
        </w:rPr>
        <w:t xml:space="preserve"> </w:t>
      </w:r>
      <w:commentRangeEnd w:id="0"/>
      <w:r w:rsidR="00B16B07">
        <w:rPr>
          <w:rStyle w:val="Refdecomentrio"/>
          <w:rFonts w:ascii="Arial" w:eastAsia="Arial" w:hAnsi="Arial" w:cs="Arial"/>
          <w:kern w:val="2"/>
          <w:lang w:val="pt-BR" w:eastAsia="pt-BR"/>
          <w14:ligatures w14:val="standardContextual"/>
        </w:rPr>
        <w:commentReference w:id="0"/>
      </w:r>
    </w:p>
    <w:p w14:paraId="01D9BF9B" w14:textId="77777777" w:rsidR="00266973" w:rsidRPr="009217B4" w:rsidRDefault="00266973" w:rsidP="00C81291">
      <w:pPr>
        <w:pStyle w:val="BasicParagraph"/>
        <w:rPr>
          <w:lang w:val="pt-BR"/>
        </w:rPr>
      </w:pPr>
    </w:p>
    <w:p w14:paraId="199853EF" w14:textId="18EFD4C9" w:rsidR="00266973" w:rsidRDefault="00266973" w:rsidP="00DB3EE7">
      <w:pPr>
        <w:pStyle w:val="BasicParagraph"/>
        <w:ind w:left="0" w:firstLine="0"/>
        <w:rPr>
          <w:lang w:val="pt-BR"/>
        </w:rPr>
      </w:pPr>
    </w:p>
    <w:p w14:paraId="43C2F451" w14:textId="2923A457" w:rsidR="00DB3EE7" w:rsidRDefault="00DB3EE7" w:rsidP="00DB3EE7">
      <w:pPr>
        <w:pStyle w:val="BasicParagraph"/>
        <w:ind w:left="0" w:firstLine="0"/>
        <w:rPr>
          <w:lang w:val="pt-BR"/>
        </w:rPr>
      </w:pPr>
    </w:p>
    <w:p w14:paraId="3774798C" w14:textId="77777777" w:rsidR="00DB3EE7" w:rsidRDefault="00DB3EE7" w:rsidP="00DB3EE7">
      <w:pPr>
        <w:pStyle w:val="BasicParagraph"/>
        <w:ind w:left="0" w:firstLine="0"/>
        <w:rPr>
          <w:lang w:val="pt-BR"/>
        </w:rPr>
        <w:sectPr w:rsidR="00DB3EE7"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4D8C1B1E" w14:textId="77777777" w:rsidR="00E82D49" w:rsidRDefault="00E82D49" w:rsidP="00E82D49">
      <w:pPr>
        <w:jc w:val="right"/>
        <w:rPr>
          <w:lang w:val="pt-PT"/>
        </w:rPr>
      </w:pPr>
    </w:p>
    <w:p w14:paraId="12F91C17" w14:textId="64DD51F3" w:rsidR="00E82D49" w:rsidRDefault="00E82D49" w:rsidP="00E82D49">
      <w:pPr>
        <w:jc w:val="right"/>
        <w:rPr>
          <w:lang w:val="pt-PT"/>
        </w:rPr>
      </w:pPr>
      <w:r>
        <w:rPr>
          <w:noProof/>
          <w:lang w:val="pt-PT"/>
        </w:rPr>
        <mc:AlternateContent>
          <mc:Choice Requires="wps">
            <w:drawing>
              <wp:anchor distT="0" distB="0" distL="114300" distR="114300" simplePos="0" relativeHeight="251664384" behindDoc="0" locked="0" layoutInCell="1" allowOverlap="1" wp14:anchorId="199DB2EB" wp14:editId="15CC0371">
                <wp:simplePos x="0" y="0"/>
                <wp:positionH relativeFrom="column">
                  <wp:posOffset>2397760</wp:posOffset>
                </wp:positionH>
                <wp:positionV relativeFrom="paragraph">
                  <wp:posOffset>173355</wp:posOffset>
                </wp:positionV>
                <wp:extent cx="3297382" cy="0"/>
                <wp:effectExtent l="0" t="0" r="0" b="0"/>
                <wp:wrapNone/>
                <wp:docPr id="3" name="Conector reto 3"/>
                <wp:cNvGraphicFramePr/>
                <a:graphic xmlns:a="http://schemas.openxmlformats.org/drawingml/2006/main">
                  <a:graphicData uri="http://schemas.microsoft.com/office/word/2010/wordprocessingShape">
                    <wps:wsp>
                      <wps:cNvCnPr/>
                      <wps:spPr>
                        <a:xfrm flipH="1">
                          <a:off x="0" y="0"/>
                          <a:ext cx="32973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01AF00" id="Conector reto 3"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88.8pt,13.65pt" to="448.4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" strokecolor="black [3200]" strokeweight=".5pt">
                <v:stroke joinstyle="miter"/>
              </v:line>
            </w:pict>
          </mc:Fallback>
        </mc:AlternateContent>
      </w:r>
    </w:p>
    <w:p w14:paraId="09078757" w14:textId="77777777" w:rsidR="00E82D49" w:rsidRPr="009561AF" w:rsidRDefault="00E82D49" w:rsidP="00E82D49">
      <w:pPr>
        <w:jc w:val="right"/>
      </w:pPr>
      <w:r>
        <w:rPr>
          <w:b/>
          <w:bCs/>
        </w:rPr>
        <w:t xml:space="preserve">Orientação </w:t>
      </w:r>
      <w:r w:rsidRPr="00266973">
        <w:rPr>
          <w:b/>
          <w:bCs/>
        </w:rPr>
        <w:t xml:space="preserve">| </w:t>
      </w:r>
      <w:r w:rsidRPr="00F07B6E">
        <w:rPr>
          <w:rFonts w:ascii="Helvetica" w:hAnsi="Helvetica"/>
          <w:color w:val="auto"/>
        </w:rPr>
        <w:t xml:space="preserve">Francisco Carlos </w:t>
      </w:r>
      <w:proofErr w:type="spellStart"/>
      <w:r w:rsidRPr="00F07B6E">
        <w:rPr>
          <w:rFonts w:ascii="Helvetica" w:hAnsi="Helvetica"/>
          <w:color w:val="auto"/>
        </w:rPr>
        <w:t>Obata</w:t>
      </w:r>
      <w:proofErr w:type="spellEnd"/>
      <w:r w:rsidRPr="00F07B6E">
        <w:rPr>
          <w:rFonts w:ascii="Helvetica" w:hAnsi="Helvetica"/>
          <w:color w:val="auto"/>
        </w:rPr>
        <w:t xml:space="preserve"> </w:t>
      </w:r>
      <w:proofErr w:type="spellStart"/>
      <w:r w:rsidRPr="00F07B6E">
        <w:rPr>
          <w:rFonts w:ascii="Helvetica" w:hAnsi="Helvetica"/>
          <w:color w:val="auto"/>
        </w:rPr>
        <w:t>Cordon</w:t>
      </w:r>
      <w:proofErr w:type="spellEnd"/>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66160312"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o</w:t>
      </w:r>
      <w:r>
        <w:rPr>
          <w:rFonts w:ascii="Helvetica" w:hAnsi="Helvetica"/>
          <w:color w:val="000000"/>
          <w:shd w:val="clear" w:color="auto" w:fill="FFFFFF"/>
        </w:rPr>
        <w:t xml:space="preserve"> Criador</w:t>
      </w:r>
      <w:r w:rsidRPr="000040E5">
        <w:rPr>
          <w:rFonts w:ascii="Helvetica" w:hAnsi="Helvetica"/>
          <w:color w:val="000000"/>
          <w:shd w:val="clear" w:color="auto" w:fill="FFFFFF"/>
        </w:rPr>
        <w:t xml:space="preserve">, que permitiu que todas as conquistas em minha vida se concretizassem.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que me deu o conhecimento necessário para concluir este trabalho. Agradeço ao meu professor por todo o auxílio e orientação. Agradeço aos 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3CF0DE50"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 xml:space="preserve">um caso de neuralgia </w:t>
      </w:r>
      <w:proofErr w:type="spellStart"/>
      <w:r w:rsidR="00760A57">
        <w:rPr>
          <w:rStyle w:val="normaltextrun"/>
          <w:rFonts w:ascii="Helvetica" w:hAnsi="Helvetica" w:cs="Segoe UI"/>
        </w:rPr>
        <w:t>trigeminal</w:t>
      </w:r>
      <w:proofErr w:type="spellEnd"/>
      <w:r w:rsidR="00760A57">
        <w:rPr>
          <w:rStyle w:val="normaltextrun"/>
          <w:rFonts w:ascii="Helvetica" w:hAnsi="Helvetica" w:cs="Segoe UI"/>
        </w:rPr>
        <w:t xml:space="preserve">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3717CD" w:rsidRDefault="00760A57" w:rsidP="00435724">
      <w:pPr>
        <w:ind w:left="0" w:firstLine="0"/>
        <w:rPr>
          <w:rStyle w:val="eop"/>
          <w:rFonts w:ascii="Helvetica" w:hAnsi="Helvetica" w:cs="Segoe UI"/>
          <w:b/>
          <w:bCs/>
          <w:lang w:val="en-US"/>
        </w:rPr>
      </w:pPr>
      <w:r w:rsidRPr="003717CD">
        <w:rPr>
          <w:rStyle w:val="eop"/>
          <w:rFonts w:ascii="Helvetica" w:hAnsi="Helvetica" w:cs="Segoe UI"/>
          <w:lang w:val="en-US"/>
        </w:rPr>
        <w:br w:type="page"/>
      </w:r>
      <w:r w:rsidRPr="003717CD">
        <w:rPr>
          <w:rStyle w:val="eop"/>
          <w:rFonts w:ascii="Helvetica" w:hAnsi="Helvetica" w:cs="Segoe UI"/>
          <w:b/>
          <w:bCs/>
          <w:lang w:val="en-US"/>
        </w:rPr>
        <w:lastRenderedPageBreak/>
        <w:t>ABSTRACT</w:t>
      </w:r>
    </w:p>
    <w:p w14:paraId="1CAC02D7" w14:textId="77777777" w:rsidR="00435724" w:rsidRPr="003717CD" w:rsidRDefault="00435724" w:rsidP="00435724">
      <w:pPr>
        <w:ind w:left="0" w:firstLine="0"/>
        <w:rPr>
          <w:rStyle w:val="eop"/>
          <w:rFonts w:ascii="Helvetica" w:hAnsi="Helvetica" w:cs="Segoe UI"/>
          <w:b/>
          <w:bCs/>
          <w:lang w:val="en-US"/>
        </w:rPr>
      </w:pPr>
    </w:p>
    <w:p w14:paraId="6F25F743" w14:textId="600769D5" w:rsidR="00435724" w:rsidRPr="00435724" w:rsidRDefault="00435724" w:rsidP="00B57104">
      <w:pPr>
        <w:ind w:left="0" w:firstLine="0"/>
        <w:rPr>
          <w:rStyle w:val="eop"/>
          <w:rFonts w:ascii="Helvetica" w:hAnsi="Helvetica" w:cs="Segoe UI"/>
          <w:b/>
          <w:bCs/>
          <w:lang w:val="en-US"/>
        </w:rPr>
      </w:pPr>
      <w:r w:rsidRPr="00435724">
        <w:rPr>
          <w:rStyle w:val="eop"/>
          <w:rFonts w:ascii="Helvetica" w:hAnsi="Helvetica" w:cs="Segoe UI"/>
          <w:b/>
          <w:bCs/>
          <w:lang w:val="en-US"/>
        </w:rPr>
        <w:t xml:space="preserve">Introduction: </w:t>
      </w:r>
      <w:r w:rsidRPr="00435724">
        <w:rPr>
          <w:rStyle w:val="normaltextrun"/>
          <w:rFonts w:ascii="Helvetica" w:hAnsi="Helvetica" w:cs="Segoe UI"/>
          <w:lang w:val="en-US"/>
        </w:rPr>
        <w:t xml:space="preserve">Trigeminal Neuralgia (TN) is characterized by pain </w:t>
      </w:r>
      <w:r w:rsidR="00B94DB1" w:rsidRPr="00435724">
        <w:rPr>
          <w:rStyle w:val="normaltextrun"/>
          <w:rFonts w:ascii="Helvetica" w:hAnsi="Helvetica" w:cs="Segoe UI"/>
          <w:lang w:val="en-US"/>
        </w:rPr>
        <w:t>like</w:t>
      </w:r>
      <w:r w:rsidRPr="00435724">
        <w:rPr>
          <w:rStyle w:val="normaltextrun"/>
          <w:rFonts w:ascii="Helvetica" w:hAnsi="Helvetica" w:cs="Segoe UI"/>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435724">
        <w:rPr>
          <w:rStyle w:val="normaltextrun"/>
          <w:rFonts w:ascii="Helvetica" w:hAnsi="Helvetica" w:cs="Segoe UI"/>
          <w:lang w:val="en-US"/>
        </w:rPr>
        <w:t>scratching,</w:t>
      </w:r>
      <w:r w:rsidRPr="00435724">
        <w:rPr>
          <w:rStyle w:val="normaltextrun"/>
          <w:rFonts w:ascii="Helvetica" w:hAnsi="Helvetica" w:cs="Segoe UI"/>
          <w:lang w:val="en-US"/>
        </w:rPr>
        <w:t xml:space="preserve"> and washing the face, brushing teeth and talking. </w:t>
      </w:r>
      <w:r w:rsidRPr="00435724">
        <w:rPr>
          <w:rStyle w:val="eop"/>
          <w:rFonts w:ascii="Helvetica" w:hAnsi="Helvetica" w:cs="Segoe UI"/>
          <w:b/>
          <w:bCs/>
          <w:lang w:val="en-US"/>
        </w:rPr>
        <w:t xml:space="preserve">Objective: </w:t>
      </w:r>
      <w:r w:rsidRPr="00435724">
        <w:rPr>
          <w:rStyle w:val="eop"/>
          <w:rFonts w:ascii="Helvetica" w:hAnsi="Helvetica" w:cs="Segoe UI"/>
          <w:lang w:val="en-US"/>
        </w:rPr>
        <w:t xml:space="preserve">To describe </w:t>
      </w:r>
      <w:r w:rsidRPr="00435724">
        <w:rPr>
          <w:rStyle w:val="normaltextrun"/>
          <w:rFonts w:ascii="Helvetica" w:hAnsi="Helvetica" w:cs="Segoe UI"/>
          <w:lang w:val="en-US"/>
        </w:rPr>
        <w:t xml:space="preserve">a case of classic trigeminal neuralgia, showing from the diagnosis, pharmacological and interventional treatments performed and proposed to the patient, as well as the remissions of the condition and its recurrences. </w:t>
      </w:r>
      <w:r w:rsidRPr="00435724">
        <w:rPr>
          <w:rStyle w:val="normaltextrun"/>
          <w:rFonts w:ascii="Helvetica" w:hAnsi="Helvetica" w:cs="Segoe UI"/>
          <w:b/>
          <w:bCs/>
          <w:lang w:val="en-US"/>
        </w:rPr>
        <w:t xml:space="preserve">Method: </w:t>
      </w:r>
      <w:r w:rsidRPr="00435724">
        <w:rPr>
          <w:rStyle w:val="normaltextrun"/>
          <w:rFonts w:ascii="Helvetica" w:hAnsi="Helvetica" w:cs="Segoe UI"/>
          <w:lang w:val="en-US"/>
        </w:rPr>
        <w:t xml:space="preserve">A case report was conducted according to the CARE Checklist </w:t>
      </w:r>
      <w:r w:rsidR="00B94DB1" w:rsidRPr="00435724">
        <w:rPr>
          <w:rStyle w:val="normaltextrun"/>
          <w:rFonts w:ascii="Helvetica" w:hAnsi="Helvetica" w:cs="Segoe UI"/>
          <w:lang w:val="en-US"/>
        </w:rPr>
        <w:t>standards.</w:t>
      </w:r>
      <w:r w:rsidRPr="00435724">
        <w:rPr>
          <w:rStyle w:val="normaltextrun"/>
          <w:rFonts w:ascii="Helvetica" w:hAnsi="Helvetica" w:cs="Segoe UI"/>
          <w:i/>
          <w:iCs/>
          <w:lang w:val="en-US"/>
        </w:rPr>
        <w:t xml:space="preserve"> </w:t>
      </w:r>
      <w:r w:rsidRPr="00435724">
        <w:rPr>
          <w:rStyle w:val="normaltextrun"/>
          <w:rFonts w:ascii="Helvetica" w:hAnsi="Helvetica" w:cs="Segoe UI"/>
          <w:b/>
          <w:bCs/>
          <w:lang w:val="en-US"/>
        </w:rPr>
        <w:t xml:space="preserve">Results: </w:t>
      </w:r>
      <w:r w:rsidRPr="00435724">
        <w:rPr>
          <w:rStyle w:val="normaltextrun"/>
          <w:rFonts w:ascii="Helvetica" w:hAnsi="Helvetica" w:cs="Segoe UI"/>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435724">
        <w:rPr>
          <w:rStyle w:val="normaltextrun"/>
          <w:rFonts w:ascii="Helvetica" w:hAnsi="Helvetica" w:cs="Segoe UI"/>
          <w:b/>
          <w:bCs/>
          <w:lang w:val="en-US"/>
        </w:rPr>
        <w:t xml:space="preserve"> Conclusion: </w:t>
      </w:r>
      <w:r w:rsidRPr="00435724">
        <w:rPr>
          <w:rStyle w:val="eop"/>
          <w:rFonts w:ascii="Helvetica" w:hAnsi="Helvetica" w:cs="Segoe UI"/>
          <w:lang w:val="en-US"/>
        </w:rPr>
        <w:t xml:space="preserve">This case illustrates the great clinical challenge imposed on the Pain Specialist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 </w:t>
      </w:r>
    </w:p>
    <w:p w14:paraId="1E8BAF24" w14:textId="77777777" w:rsidR="00435724" w:rsidRPr="00435724" w:rsidRDefault="00435724" w:rsidP="00B57104">
      <w:pPr>
        <w:pStyle w:val="Pr-formataoHTML"/>
        <w:spacing w:line="360" w:lineRule="auto"/>
        <w:jc w:val="both"/>
        <w:rPr>
          <w:rFonts w:ascii="Helvetica" w:hAnsi="Helvetica"/>
          <w:color w:val="202124"/>
          <w:sz w:val="22"/>
          <w:szCs w:val="22"/>
          <w:lang w:val="en-US"/>
        </w:rPr>
      </w:pPr>
    </w:p>
    <w:p w14:paraId="6FCABDD5" w14:textId="5B405052" w:rsidR="00435724" w:rsidRPr="00435724" w:rsidRDefault="00435724" w:rsidP="00B57104">
      <w:pPr>
        <w:pStyle w:val="paragraph"/>
        <w:spacing w:line="360" w:lineRule="auto"/>
        <w:ind w:left="0" w:firstLine="0"/>
        <w:rPr>
          <w:rStyle w:val="eop"/>
          <w:rFonts w:ascii="Helvetica" w:hAnsi="Helvetica" w:cs="Segoe UI"/>
          <w:lang w:val="en-US"/>
        </w:rPr>
      </w:pPr>
      <w:r w:rsidRPr="00435724">
        <w:rPr>
          <w:rStyle w:val="eop"/>
          <w:rFonts w:ascii="Helvetica" w:hAnsi="Helvetica" w:cs="Segoe UI"/>
          <w:b/>
          <w:bCs/>
          <w:lang w:val="en-US"/>
        </w:rPr>
        <w:t xml:space="preserve">Keywords: </w:t>
      </w:r>
      <w:r w:rsidRPr="00435724">
        <w:rPr>
          <w:rStyle w:val="eop"/>
          <w:rFonts w:ascii="Helvetica" w:hAnsi="Helvetica" w:cs="Segoe UI"/>
          <w:lang w:val="en-US"/>
        </w:rPr>
        <w:t xml:space="preserve"> trigeminal nerve, facial pain, radio frequency therapy, clinical challenges</w:t>
      </w:r>
      <w:r w:rsidR="00B94DB1">
        <w:rPr>
          <w:rStyle w:val="eop"/>
          <w:rFonts w:ascii="Helvetica" w:hAnsi="Helvetica" w:cs="Segoe UI"/>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5FC47A7D" w14:textId="268C65B7" w:rsidR="00760A57" w:rsidRPr="009217B4" w:rsidRDefault="00760A57" w:rsidP="009217B4">
            <w:pPr>
              <w:pStyle w:val="SemEspaamento"/>
            </w:pPr>
            <w:r w:rsidRPr="009217B4">
              <w:t>NT</w:t>
            </w:r>
          </w:p>
        </w:tc>
        <w:tc>
          <w:tcPr>
            <w:tcW w:w="7142" w:type="dxa"/>
          </w:tcPr>
          <w:p w14:paraId="0F9C0693" w14:textId="63F30A92" w:rsidR="00760A57" w:rsidRDefault="002B22CA" w:rsidP="00C81291">
            <w:pPr>
              <w:rPr>
                <w:b/>
              </w:rPr>
            </w:pPr>
            <w:r>
              <w:t>Neuralgia do Trigêmeo</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1" w:name="_Toc151583657"/>
      <w:r>
        <w:lastRenderedPageBreak/>
        <w:t>INTRODUÇÃO</w:t>
      </w:r>
      <w:bookmarkEnd w:id="1"/>
      <w:r>
        <w:t xml:space="preserve"> </w:t>
      </w:r>
    </w:p>
    <w:p w14:paraId="0498FDC9" w14:textId="644F51B5" w:rsidR="00400A76" w:rsidRDefault="00400A76" w:rsidP="00400A76">
      <w:r>
        <w:t>A neuralgia do trigêmeo (NT) é um dos distúrbios da dor facial neurológica mais debilitante. É classicamente defin</w:t>
      </w:r>
      <w:r w:rsidR="00EC09F9">
        <w:t>id</w:t>
      </w:r>
      <w:r>
        <w:t>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F55415" w:rsidRPr="00F55415">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450402C0"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Pr="00A44EA2">
        <w:rPr>
          <w:highlight w:val="yellow"/>
          <w:vertAlign w:val="superscript"/>
        </w:rPr>
        <w:t>2</w:t>
      </w:r>
      <w:r w:rsidR="009217B4">
        <w:t xml:space="preserve"> </w:t>
      </w:r>
      <w:r>
        <w:t xml:space="preserve">e afeta mais comumente pacientes com mais de 50 anos de idade, de acordo com estudos </w:t>
      </w:r>
      <w:commentRangeStart w:id="2"/>
      <w:r>
        <w:t>epidemiológicos</w:t>
      </w:r>
      <w:r w:rsidR="00A44EA2">
        <w:t xml:space="preserve"> </w:t>
      </w:r>
      <w:r w:rsidR="00A44EA2" w:rsidRPr="00A44EA2">
        <w:rPr>
          <w:highlight w:val="yellow"/>
          <w:vertAlign w:val="superscript"/>
        </w:rPr>
        <w:t>3</w:t>
      </w:r>
      <w:r>
        <w:t xml:space="preserve">.  </w:t>
      </w:r>
    </w:p>
    <w:p w14:paraId="3C24B515" w14:textId="2C167800"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A44EA2" w:rsidRPr="00F55415">
        <w:t>(1)</w:t>
      </w:r>
      <w:r w:rsidR="00A44EA2">
        <w:fldChar w:fldCharType="end"/>
      </w:r>
      <w:r>
        <w:t xml:space="preserve">. </w:t>
      </w:r>
      <w:commentRangeEnd w:id="2"/>
      <w:r w:rsidR="00F55415">
        <w:rPr>
          <w:rStyle w:val="Refdecomentrio"/>
        </w:rPr>
        <w:commentReference w:id="2"/>
      </w:r>
    </w:p>
    <w:p w14:paraId="3550B9B7" w14:textId="5D09057B"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 xml:space="preserve">A compressão neurovascular é um mecanismo importante na fisiopatologia da NT clássica. Acredita-se que um vaso sanguíneo, veia ou artéria (na cisterna cerebelopontina), causa compressão local proximal na raiz trigeminal sensitiva perto do tronco cerebral (REZ). A transição da bainha de mielina da célula de </w:t>
      </w:r>
      <w:proofErr w:type="spellStart"/>
      <w:r w:rsidRPr="00AA4665">
        <w:rPr>
          <w:rFonts w:ascii="Helvetica" w:hAnsi="Helvetica"/>
        </w:rPr>
        <w:t>Schwann</w:t>
      </w:r>
      <w:proofErr w:type="spellEnd"/>
      <w:r w:rsidRPr="00AA4665">
        <w:rPr>
          <w:rFonts w:ascii="Helvetica" w:hAnsi="Helvetica"/>
        </w:rPr>
        <w:t xml:space="preserve"> periférica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F55415">
        <w:rPr>
          <w:rFonts w:ascii="Helvetica" w:hAnsi="Helvetica"/>
        </w:rPr>
        <w:instrText xml:space="preserve"> ADDIN ZOTERO_ITEM CSL_CITATION {"citationID":"z4DkvUQ7","properties":{"formattedCitation":"(3\\uc0\\u8211{}5)","plainCitation":"(3–5)","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F55415">
        <w:rPr>
          <w:rFonts w:ascii="Cambria Math" w:hAnsi="Cambria Math" w:cs="Cambria Math"/>
        </w:rPr>
        <w:instrText>‐</w:instrText>
      </w:r>
      <w:r w:rsidR="00F55415">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szCs w:val="24"/>
        </w:rPr>
        <w:t>(3–5)</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2684E0D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F55415">
        <w:rPr>
          <w:rFonts w:ascii="Helvetica" w:hAnsi="Helvetica"/>
        </w:rPr>
        <w:instrText xml:space="preserve"> ADDIN ZOTERO_ITEM CSL_CITATION {"citationID":"fotptY2G","properties":{"formattedCitation":"(6)","plainCitation":"(6)","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rPr>
        <w:t>(6)</w:t>
      </w:r>
      <w:r w:rsidR="00F55415">
        <w:rPr>
          <w:rFonts w:ascii="Helvetica" w:hAnsi="Helvetica"/>
        </w:rPr>
        <w:fldChar w:fldCharType="end"/>
      </w:r>
      <w:r w:rsidRPr="00AA4665">
        <w:rPr>
          <w:rFonts w:ascii="Helvetica" w:hAnsi="Helvetica"/>
        </w:rPr>
        <w:t xml:space="preserve">. </w:t>
      </w:r>
    </w:p>
    <w:p w14:paraId="425AED5C" w14:textId="5C6A80A0"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w:t>
      </w:r>
      <w:proofErr w:type="spellStart"/>
      <w:r w:rsidRPr="00AA4665">
        <w:rPr>
          <w:rFonts w:ascii="Helvetica" w:hAnsi="Helvetica"/>
        </w:rPr>
        <w:t>Aδ</w:t>
      </w:r>
      <w:proofErr w:type="spellEnd"/>
      <w:r w:rsidRPr="00AA4665">
        <w:rPr>
          <w:rFonts w:ascii="Helvetica" w:hAnsi="Helvetica"/>
        </w:rPr>
        <w:t xml:space="preserve">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As primeiras fibras ativam as segundas, 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F55415">
        <w:rPr>
          <w:rFonts w:ascii="Helvetica" w:hAnsi="Helvetica"/>
        </w:rPr>
        <w:instrText xml:space="preserve"> ADDIN ZOTERO_ITEM CSL_CITATION {"citationID":"kVW04ykR","properties":{"formattedCitation":"(7)","plainCitation":"(7)","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rPr>
        <w:t>(7)</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lastRenderedPageBreak/>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inócuos na distribuição trigeminal afetada.</w:t>
      </w:r>
    </w:p>
    <w:p w14:paraId="452E762D" w14:textId="356C2EA6" w:rsidR="00F16D22" w:rsidRPr="00F42EB9" w:rsidRDefault="00683B9F" w:rsidP="00677CDF">
      <w:pPr>
        <w:ind w:left="0" w:firstLine="0"/>
        <w:rPr>
          <w:kern w:val="0"/>
        </w:rPr>
      </w:pPr>
      <w:r>
        <w:rPr>
          <w:kern w:val="0"/>
        </w:rPr>
        <w:t xml:space="preserve">     </w:t>
      </w:r>
      <w:r w:rsidR="00F16D22" w:rsidRPr="00F42EB9">
        <w:rPr>
          <w:kern w:val="0"/>
        </w:rPr>
        <w:t xml:space="preserve"> D)  Não melhor</w:t>
      </w:r>
      <w:r w:rsidR="00890FF7">
        <w:rPr>
          <w:kern w:val="0"/>
        </w:rPr>
        <w:t>a</w:t>
      </w:r>
      <w:r w:rsidR="00F16D22" w:rsidRPr="00F42EB9">
        <w:rPr>
          <w:kern w:val="0"/>
        </w:rPr>
        <w:t xml:space="preserve"> 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EAF8F0A"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descompressão microvascular</w:t>
      </w:r>
      <w:r w:rsidR="00EC6280">
        <w:t xml:space="preserve"> por craniotomia </w:t>
      </w:r>
      <w:r w:rsidR="00F3687D">
        <w:t>(</w:t>
      </w:r>
      <w:r w:rsidR="00EC6280">
        <w:t>DVM</w:t>
      </w:r>
      <w:r w:rsidR="00F3687D">
        <w:t>)</w:t>
      </w:r>
      <w:r w:rsidR="00EC6280">
        <w:t>,</w:t>
      </w:r>
      <w:r w:rsidR="00400A76">
        <w:t xml:space="preserve"> termocoagulação por radiofrequência percutânea (RF), descompressão percutân</w:t>
      </w:r>
      <w:r w:rsidR="00F3687D">
        <w:t>e</w:t>
      </w:r>
      <w:r w:rsidR="00400A76">
        <w:t>a por balão (BC) e rizotomia com glicerol (GR)</w:t>
      </w:r>
      <w:r w:rsidR="00F855A3">
        <w:t xml:space="preserve"> </w:t>
      </w:r>
      <w:r w:rsidR="00400A76">
        <w:fldChar w:fldCharType="begin"/>
      </w:r>
      <w:r w:rsidR="00F55415">
        <w:instrText xml:space="preserve"> ADDIN ZOTERO_ITEM CSL_CITATION {"citationID":"nqEql75N","properties":{"formattedCitation":"(8,9)","plainCitation":"(8,9)","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F55415" w:rsidRPr="00F55415">
        <w:t>(8,9)</w:t>
      </w:r>
      <w:r w:rsidR="00400A76">
        <w:fldChar w:fldCharType="end"/>
      </w:r>
      <w:r w:rsidR="00400A76">
        <w:t xml:space="preserve">. </w:t>
      </w:r>
    </w:p>
    <w:p w14:paraId="24D96B30" w14:textId="4FCEB51A"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3" w:name="_Toc151583658"/>
      <w:r w:rsidRPr="000E5AF0">
        <w:lastRenderedPageBreak/>
        <w:t>MÉTODO</w:t>
      </w:r>
      <w:bookmarkEnd w:id="3"/>
      <w:r w:rsidR="00026A98">
        <w:t xml:space="preserve"> </w:t>
      </w:r>
    </w:p>
    <w:p w14:paraId="7AE93CCB" w14:textId="4CB2AB64" w:rsidR="009217B4" w:rsidRDefault="009217B4" w:rsidP="00C81291"/>
    <w:p w14:paraId="7D65EE6C" w14:textId="08B9A688" w:rsidR="002E77CE" w:rsidRDefault="002E77CE" w:rsidP="00C81291">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A44EA2">
        <w:rPr>
          <w:i/>
          <w:iCs/>
        </w:rPr>
        <w:instrText xml:space="preserve"> ADDIN ZOTERO_ITEM CSL_CITATION {"citationID":"vCZ0vi1n","properties":{"formattedCitation":"(10)","plainCitation":"(10)","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A44EA2" w:rsidRPr="00A44EA2">
        <w:t>(10)</w:t>
      </w:r>
      <w:r w:rsidR="00A44EA2">
        <w:rPr>
          <w:i/>
          <w:iCs/>
        </w:rPr>
        <w:fldChar w:fldCharType="end"/>
      </w:r>
      <w:r w:rsidR="00974FC2" w:rsidRPr="00974FC2">
        <w:rPr>
          <w:i/>
          <w:iCs/>
        </w:rPr>
        <w:t xml:space="preserve">, </w:t>
      </w:r>
      <w:r w:rsidR="00974FC2">
        <w:t xml:space="preserve">que disponibiliza um checklist com os itens necessários para boa apresentação de relatos de casos e está disponível no website </w:t>
      </w:r>
      <w:hyperlink r:id="rId15" w:history="1">
        <w:r w:rsidR="00974FC2" w:rsidRPr="0082670F">
          <w:rPr>
            <w:rStyle w:val="Hyperlink"/>
          </w:rPr>
          <w:t>https://www.care-statement.org/checklist</w:t>
        </w:r>
      </w:hyperlink>
      <w:r w:rsidR="00974FC2">
        <w:t xml:space="preserve"> e é recomendado pela plataforma EQUATOR (</w:t>
      </w:r>
      <w:proofErr w:type="spellStart"/>
      <w:r w:rsidR="00974FC2" w:rsidRPr="00974FC2">
        <w:rPr>
          <w:i/>
          <w:iCs/>
        </w:rPr>
        <w:t>Enhancing</w:t>
      </w:r>
      <w:proofErr w:type="spellEnd"/>
      <w:r w:rsidR="00974FC2" w:rsidRPr="00974FC2">
        <w:rPr>
          <w:i/>
          <w:iCs/>
        </w:rPr>
        <w:t xml:space="preserve"> </w:t>
      </w:r>
      <w:proofErr w:type="spellStart"/>
      <w:r w:rsidR="00974FC2" w:rsidRPr="00974FC2">
        <w:rPr>
          <w:i/>
          <w:iCs/>
        </w:rPr>
        <w:t>the</w:t>
      </w:r>
      <w:proofErr w:type="spellEnd"/>
      <w:r w:rsidR="00974FC2" w:rsidRPr="00974FC2">
        <w:rPr>
          <w:i/>
          <w:iCs/>
        </w:rPr>
        <w:t xml:space="preserve"> </w:t>
      </w:r>
      <w:proofErr w:type="spellStart"/>
      <w:r w:rsidR="00974FC2" w:rsidRPr="00974FC2">
        <w:rPr>
          <w:i/>
          <w:iCs/>
        </w:rPr>
        <w:t>QUAlity</w:t>
      </w:r>
      <w:proofErr w:type="spellEnd"/>
      <w:r w:rsidR="00974FC2" w:rsidRPr="00974FC2">
        <w:rPr>
          <w:i/>
          <w:iCs/>
        </w:rPr>
        <w:t xml:space="preserve"> </w:t>
      </w:r>
      <w:proofErr w:type="spellStart"/>
      <w:r w:rsidR="00974FC2" w:rsidRPr="00974FC2">
        <w:rPr>
          <w:i/>
          <w:iCs/>
        </w:rPr>
        <w:t>and</w:t>
      </w:r>
      <w:proofErr w:type="spellEnd"/>
      <w:r w:rsidR="00974FC2" w:rsidRPr="00974FC2">
        <w:rPr>
          <w:i/>
          <w:iCs/>
        </w:rPr>
        <w:t xml:space="preserve"> </w:t>
      </w:r>
      <w:proofErr w:type="spellStart"/>
      <w:r w:rsidR="00974FC2" w:rsidRPr="00974FC2">
        <w:rPr>
          <w:i/>
          <w:iCs/>
        </w:rPr>
        <w:t>Transparency</w:t>
      </w:r>
      <w:proofErr w:type="spellEnd"/>
      <w:r w:rsidR="00974FC2" w:rsidRPr="00974FC2">
        <w:rPr>
          <w:i/>
          <w:iCs/>
        </w:rPr>
        <w:t xml:space="preserve"> </w:t>
      </w:r>
      <w:proofErr w:type="spellStart"/>
      <w:r w:rsidR="00974FC2" w:rsidRPr="00974FC2">
        <w:rPr>
          <w:i/>
          <w:iCs/>
        </w:rPr>
        <w:t>Of</w:t>
      </w:r>
      <w:proofErr w:type="spellEnd"/>
      <w:r w:rsidR="00974FC2" w:rsidRPr="00974FC2">
        <w:rPr>
          <w:i/>
          <w:iCs/>
        </w:rPr>
        <w:t xml:space="preserve"> </w:t>
      </w:r>
      <w:proofErr w:type="spellStart"/>
      <w:r w:rsidR="00974FC2" w:rsidRPr="00974FC2">
        <w:rPr>
          <w:i/>
          <w:iCs/>
        </w:rPr>
        <w:t>health</w:t>
      </w:r>
      <w:proofErr w:type="spellEnd"/>
      <w:r w:rsidR="00974FC2" w:rsidRPr="00974FC2">
        <w:rPr>
          <w:i/>
          <w:iCs/>
        </w:rPr>
        <w:t xml:space="preserve"> </w:t>
      </w:r>
      <w:proofErr w:type="spellStart"/>
      <w:r w:rsidR="00974FC2" w:rsidRPr="00974FC2">
        <w:rPr>
          <w:i/>
          <w:iCs/>
        </w:rPr>
        <w:t>Research</w:t>
      </w:r>
      <w:proofErr w:type="spellEnd"/>
      <w:r w:rsidR="00974FC2" w:rsidRPr="00974FC2">
        <w:rPr>
          <w:i/>
          <w:iCs/>
        </w:rPr>
        <w:t xml:space="preserve">), </w:t>
      </w:r>
      <w:r w:rsidR="00974FC2">
        <w:t xml:space="preserve">disponível no website </w:t>
      </w:r>
      <w:hyperlink r:id="rId16" w:history="1">
        <w:r w:rsidR="00974FC2" w:rsidRPr="0082670F">
          <w:rPr>
            <w:rStyle w:val="Hyperlink"/>
          </w:rPr>
          <w:t>https://www.equator-network.org/</w:t>
        </w:r>
      </w:hyperlink>
      <w:r w:rsidR="00974FC2">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4" w:name="_Toc151583659"/>
      <w:r>
        <w:t>Informações do paciente</w:t>
      </w:r>
      <w:bookmarkEnd w:id="4"/>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5" w:name="_Toc151583660"/>
      <w:r>
        <w:t>Achados clínicos</w:t>
      </w:r>
      <w:bookmarkEnd w:id="5"/>
    </w:p>
    <w:p w14:paraId="72C962DD" w14:textId="0C024EC8" w:rsidR="00E21B12" w:rsidRPr="00E21B12" w:rsidRDefault="00E21B12" w:rsidP="00E21B12">
      <w:r>
        <w:t>Realizou ressonância magnética de crânio (RMC)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6" w:name="_Toc151583661"/>
      <w:r w:rsidRPr="00871022">
        <w:t>Linha do tempo</w:t>
      </w:r>
      <w:bookmarkEnd w:id="6"/>
    </w:p>
    <w:p w14:paraId="086F9372" w14:textId="6E03C62C" w:rsidR="00890FF7" w:rsidRDefault="000F17ED" w:rsidP="00890FF7">
      <w:r>
        <w:t>O início do acompanhamento desse caso se deu em março de 2015, com queixa de c</w:t>
      </w:r>
      <w:r w:rsidR="00890FF7">
        <w:t>rises breves e intensas dor território V2 do Nervo Trigêmeo, com frequência baixa</w:t>
      </w:r>
      <w:r>
        <w:t xml:space="preserve">, tratado com AINES e analgésicos por um ano. Em setembro de 2015, após piora das crises e avaliação do neurologista iniciou-se tratamento com </w:t>
      </w:r>
      <w:proofErr w:type="spellStart"/>
      <w:r>
        <w:t>Carbamazepina</w:t>
      </w:r>
      <w:proofErr w:type="spellEnd"/>
      <w:r>
        <w:t xml:space="preserve">, e dois anos depois (setembro de 2018) foi indicado a DVM negado pela paciente onde realizou-se RF, quando apresentou hipoestesia importante. Em agosto de 2019 após nova RF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7" w:name="_Toc151583662"/>
      <w:r>
        <w:t>Avaliação diagnóstica</w:t>
      </w:r>
      <w:bookmarkEnd w:id="7"/>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8" w:name="_Toc151583663"/>
      <w:r>
        <w:t>Intervenção terapêutica</w:t>
      </w:r>
      <w:bookmarkEnd w:id="8"/>
    </w:p>
    <w:p w14:paraId="73385FA8" w14:textId="57DF8164" w:rsidR="00333156" w:rsidRDefault="00333156" w:rsidP="00333156">
      <w:r>
        <w:t xml:space="preserve">Iniciou-se o tratamento farmacológico com </w:t>
      </w:r>
      <w:proofErr w:type="spellStart"/>
      <w:r w:rsidR="000F17ED">
        <w:t>C</w:t>
      </w:r>
      <w:r>
        <w:t>arbamazepina</w:t>
      </w:r>
      <w:proofErr w:type="spellEnd"/>
      <w:r>
        <w:t xml:space="preserve">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3DA77C57" w:rsidR="00E21B12" w:rsidRDefault="00E21B12" w:rsidP="00E21B12">
      <w:r>
        <w:t xml:space="preserve">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9" w:name="_Toc151583664"/>
      <w:r>
        <w:t>Seguimento e desfechos</w:t>
      </w:r>
      <w:bookmarkEnd w:id="9"/>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10" w:name="_Hlk148795301"/>
    </w:p>
    <w:p w14:paraId="0FCD2F19" w14:textId="2D6CF885" w:rsidR="00883822" w:rsidRDefault="00C761D9" w:rsidP="00883822">
      <w:pPr>
        <w:pStyle w:val="Ttulo1"/>
      </w:pPr>
      <w:bookmarkStart w:id="11" w:name="_Toc151583665"/>
      <w:r>
        <w:t>DISCUSSÃO</w:t>
      </w:r>
      <w:bookmarkEnd w:id="11"/>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3217E325"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A44EA2">
        <w:instrText xml:space="preserve"> ADDIN ZOTERO_ITEM CSL_CITATION {"citationID":"qVAsRyMd","properties":{"formattedCitation":"(11)","plainCitation":"(11)","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A44EA2" w:rsidRPr="00A44EA2">
        <w:t>(11)</w:t>
      </w:r>
      <w:r>
        <w:fldChar w:fldCharType="end"/>
      </w:r>
      <w:r>
        <w:t>. Além disso, a taxa recorrente foi comparável entre os dois grupos após 2 anos de acompanhamento e foi consistente com alguns relatórios anteriores</w:t>
      </w:r>
      <w:r>
        <w:fldChar w:fldCharType="begin"/>
      </w:r>
      <w:r w:rsidR="00A44EA2">
        <w:instrText xml:space="preserve"> ADDIN ZOTERO_ITEM CSL_CITATION {"citationID":"lLHLOze3","properties":{"formattedCitation":"(12,13)","plainCitation":"(12,13)","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A44EA2" w:rsidRPr="00A44EA2">
        <w:t>(12,13)</w:t>
      </w:r>
      <w:r>
        <w:fldChar w:fldCharType="end"/>
      </w:r>
      <w:r>
        <w:t xml:space="preserve">. </w:t>
      </w:r>
    </w:p>
    <w:p w14:paraId="3CE642DB" w14:textId="6DB436FF"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A44EA2">
        <w:instrText xml:space="preserve"> ADDIN ZOTERO_ITEM CSL_CITATION {"citationID":"37kKvaIr","properties":{"formattedCitation":"(12,13)","plainCitation":"(12,13)","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A44EA2" w:rsidRPr="00A44EA2">
        <w:t>(12,13)</w:t>
      </w:r>
      <w:r>
        <w:fldChar w:fldCharType="end"/>
      </w:r>
      <w:r>
        <w:t xml:space="preserve">.  </w:t>
      </w:r>
    </w:p>
    <w:p w14:paraId="689F962F" w14:textId="07FBDBF1"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A44EA2">
        <w:instrText xml:space="preserve"> ADDIN ZOTERO_ITEM CSL_CITATION {"citationID":"YYCaINjU","properties":{"formattedCitation":"(14)","plainCitation":"(14)","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A44EA2" w:rsidRPr="00A44EA2">
        <w:t>(14)</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A44EA2">
        <w:instrText xml:space="preserve"> ADDIN ZOTERO_ITEM CSL_CITATION {"citationID":"J0InahNk","properties":{"formattedCitation":"(13)","plainCitation":"(13)","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A44EA2" w:rsidRPr="00A44EA2">
        <w:t>(13)</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A44EA2">
        <w:instrText xml:space="preserve"> ADDIN ZOTERO_ITEM CSL_CITATION {"citationID":"frKKR534","properties":{"formattedCitation":"(15)","plainCitation":"(15)","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A44EA2" w:rsidRPr="00A44EA2">
        <w:t>(15)</w:t>
      </w:r>
      <w:r>
        <w:fldChar w:fldCharType="end"/>
      </w:r>
      <w:r w:rsidRPr="00A368A5">
        <w:t>.</w:t>
      </w:r>
    </w:p>
    <w:p w14:paraId="4D5185FB" w14:textId="77777777"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2958478D" w:rsidR="00BC7F9C" w:rsidRDefault="00BC7F9C" w:rsidP="00714C81">
      <w:r>
        <w:t xml:space="preserve">Doses progressivamente crescentes de </w:t>
      </w:r>
      <w:proofErr w:type="spellStart"/>
      <w:r>
        <w:t>carbamazepina</w:t>
      </w:r>
      <w:proofErr w:type="spellEnd"/>
      <w:r>
        <w:t xml:space="preserve"> são necessárias para manter a eficácia que diminui para aproximadamente 50% devido à autoindução</w:t>
      </w:r>
      <w:r>
        <w:fldChar w:fldCharType="begin"/>
      </w:r>
      <w:r w:rsidR="00A44EA2">
        <w:instrText xml:space="preserve"> ADDIN ZOTERO_ITEM CSL_CITATION {"citationID":"4oUPFnlj","properties":{"formattedCitation":"(16)","plainCitation":"(16)","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A44EA2" w:rsidRPr="00A44EA2">
        <w:t>(16)</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A44EA2">
        <w:instrText xml:space="preserve"> ADDIN ZOTERO_ITEM CSL_CITATION {"citationID":"qRESXcy3","properties":{"formattedCitation":"(17)","plainCitation":"(17)","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A44EA2" w:rsidRPr="00A44EA2">
        <w:t>(17)</w:t>
      </w:r>
      <w:r>
        <w:fldChar w:fldCharType="end"/>
      </w:r>
      <w:r>
        <w:t xml:space="preserve">. </w:t>
      </w:r>
      <w:r w:rsidRPr="00945E49">
        <w:t xml:space="preserve">Estima-se que aproximadamente 6 a 10% dos pacientes não tolerem a </w:t>
      </w:r>
      <w:proofErr w:type="spellStart"/>
      <w:r w:rsidRPr="00945E49">
        <w:t>carbamazepina</w:t>
      </w:r>
      <w:proofErr w:type="spellEnd"/>
      <w:r>
        <w:fldChar w:fldCharType="begin"/>
      </w:r>
      <w:r w:rsidR="00A44EA2">
        <w:instrText xml:space="preserve"> ADDIN ZOTERO_ITEM CSL_CITATION {"citationID":"RPqNuMBR","properties":{"formattedCitation":"(18)","plainCitation":"(18)","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A44EA2" w:rsidRPr="00A44EA2">
        <w:t>(18)</w:t>
      </w:r>
      <w:r>
        <w:fldChar w:fldCharType="end"/>
      </w:r>
      <w:r w:rsidRPr="00945E49">
        <w:t>.</w:t>
      </w:r>
      <w:r>
        <w:t xml:space="preserve">  </w:t>
      </w:r>
    </w:p>
    <w:p w14:paraId="02D4F502" w14:textId="48189828"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proofErr w:type="spellStart"/>
      <w:r>
        <w:t>radiocirurgia</w:t>
      </w:r>
      <w:proofErr w:type="spellEnd"/>
      <w:r>
        <w:t xml:space="preserve"> </w:t>
      </w:r>
      <w:proofErr w:type="spellStart"/>
      <w:r>
        <w:t>estereotáxica</w:t>
      </w:r>
      <w:proofErr w:type="spellEnd"/>
      <w:r w:rsidR="00EF27EF">
        <w:t xml:space="preserve"> </w:t>
      </w:r>
      <w:r>
        <w:fldChar w:fldCharType="begin"/>
      </w:r>
      <w:r w:rsidR="00A44EA2">
        <w:instrText xml:space="preserve"> ADDIN ZOTERO_ITEM CSL_CITATION {"citationID":"xz4dXttx","properties":{"formattedCitation":"(19)","plainCitation":"(19)","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A44EA2" w:rsidRPr="00A44EA2">
        <w:t>(19)</w:t>
      </w:r>
      <w:r>
        <w:fldChar w:fldCharType="end"/>
      </w:r>
      <w:r>
        <w:t>. Embora a DVM seja eficaz em manter analgesia a longo prazo, vários pacientes precisarão, eventualmente, ser submetidos a um tratamento percutâneo para a NT</w:t>
      </w:r>
      <w:r>
        <w:fldChar w:fldCharType="begin"/>
      </w:r>
      <w:r w:rsidR="00A44EA2">
        <w:instrText xml:space="preserve"> ADDIN ZOTERO_ITEM CSL_CITATION {"citationID":"yoQKjIck","properties":{"formattedCitation":"(20)","plainCitation":"(20)","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A44EA2" w:rsidRPr="00A44EA2">
        <w:t>(20)</w:t>
      </w:r>
      <w:r>
        <w:fldChar w:fldCharType="end"/>
      </w:r>
      <w:r>
        <w:t xml:space="preserve">. </w:t>
      </w:r>
    </w:p>
    <w:p w14:paraId="746B9910" w14:textId="3C699A4A"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A44EA2">
        <w:instrText xml:space="preserve"> ADDIN ZOTERO_ITEM CSL_CITATION {"citationID":"D7bxW03H","properties":{"formattedCitation":"(21)","plainCitation":"(21)","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A44EA2" w:rsidRPr="00A44EA2">
        <w:t>(21)</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A44EA2">
        <w:instrText xml:space="preserve"> ADDIN ZOTERO_ITEM CSL_CITATION {"citationID":"JTJzOLtp","properties":{"formattedCitation":"(22,23)","plainCitation":"(22,23)","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A44EA2" w:rsidRPr="00A44EA2">
        <w:t>(22,23)</w:t>
      </w:r>
      <w:r>
        <w:fldChar w:fldCharType="end"/>
      </w:r>
      <w:r>
        <w:t xml:space="preserve">. </w:t>
      </w:r>
    </w:p>
    <w:p w14:paraId="5EDBEE6D" w14:textId="56B0C8FE"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F55415">
        <w:instrText xml:space="preserve"> ADDIN ZOTERO_ITEM CSL_CITATION {"citationID":"ryYju0r9","properties":{"formattedCitation":"(8)","plainCitation":"(8)","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F55415" w:rsidRPr="00F55415">
        <w:t>(8)</w:t>
      </w:r>
      <w:r>
        <w:fldChar w:fldCharType="end"/>
      </w:r>
      <w:r>
        <w:t xml:space="preserve">. </w:t>
      </w:r>
    </w:p>
    <w:p w14:paraId="3656AFED" w14:textId="44565700"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A44EA2">
        <w:instrText xml:space="preserve"> ADDIN ZOTERO_ITEM CSL_CITATION {"citationID":"15g1zsax","properties":{"formattedCitation":"(24)","plainCitation":"(24)","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A44EA2" w:rsidRPr="00A44EA2">
        <w:t>(24)</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A44EA2">
        <w:instrText xml:space="preserve"> ADDIN ZOTERO_ITEM CSL_CITATION {"citationID":"z3zWh3tn","properties":{"formattedCitation":"(25)","plainCitation":"(25)","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A44EA2" w:rsidRPr="00A44EA2">
        <w:t>(25)</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proofErr w:type="spellStart"/>
      <w:r w:rsidR="00B15CF8">
        <w:t>C</w:t>
      </w:r>
      <w:r w:rsidR="00B77873">
        <w:t>arbamazepina</w:t>
      </w:r>
      <w:proofErr w:type="spellEnd"/>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10"/>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2" w:name="_Toc151583666"/>
      <w:r>
        <w:lastRenderedPageBreak/>
        <w:t>CONCLUSÃO</w:t>
      </w:r>
      <w:bookmarkEnd w:id="12"/>
      <w:r>
        <w:t xml:space="preserve"> </w:t>
      </w:r>
    </w:p>
    <w:p w14:paraId="26D0F92C" w14:textId="5B79887E" w:rsidR="000C7353" w:rsidRDefault="00026A98" w:rsidP="00C81291">
      <w:r>
        <w:t xml:space="preserve">O estudo deste caso possibilitou concluir que a NT representa um grande desafio ao especialista em dor. A manifestação clínica desta patologia tem impacto significativo na qualidade de vida e observa-se notória dificuldade em obter-se a remissão completa do quadro, com altos índices de recidiva. </w:t>
      </w:r>
    </w:p>
    <w:p w14:paraId="39F3DA89" w14:textId="77777777" w:rsidR="000C7353" w:rsidRDefault="00026A98" w:rsidP="00C81291">
      <w:r>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3" w:name="_Toc151583667"/>
      <w:r w:rsidRPr="00ED3A8A">
        <w:t>REFERÊNCIAS BIBLIOGRÁFICAS</w:t>
      </w:r>
      <w:bookmarkEnd w:id="13"/>
      <w:r w:rsidRPr="00ED3A8A">
        <w:t xml:space="preserve"> </w:t>
      </w:r>
    </w:p>
    <w:p w14:paraId="266F1C67" w14:textId="0FA1654D" w:rsidR="00432E8E" w:rsidRDefault="00432E8E" w:rsidP="00432E8E"/>
    <w:p w14:paraId="4EC44B79" w14:textId="77777777" w:rsidR="00A44EA2" w:rsidRPr="00A44EA2" w:rsidRDefault="00432E8E" w:rsidP="00A44EA2">
      <w:pPr>
        <w:pStyle w:val="Bibliografia"/>
      </w:pPr>
      <w:r>
        <w:fldChar w:fldCharType="begin"/>
      </w:r>
      <w:r w:rsidRPr="00432E8E">
        <w:rPr>
          <w:lang w:val="en-US"/>
        </w:rPr>
        <w:instrText xml:space="preserve"> ADDIN ZOTERO_BIBL {"uncited":[],"omitted":[],"custom":[]} CSL_BIBLIOGRAPHY </w:instrText>
      </w:r>
      <w:r>
        <w:fldChar w:fldCharType="separate"/>
      </w:r>
      <w:r w:rsidR="00A44EA2" w:rsidRPr="00A44EA2">
        <w:rPr>
          <w:lang w:val="en-US"/>
        </w:rPr>
        <w:t>1.</w:t>
      </w:r>
      <w:r w:rsidR="00A44EA2" w:rsidRPr="00A44EA2">
        <w:rPr>
          <w:lang w:val="en-US"/>
        </w:rPr>
        <w:tab/>
        <w:t xml:space="preserve">Vorenkamp KE, Hassett AL, Figg GM, Jennifer A Sweet, Miller J, Jonathan Paul Miller. </w:t>
      </w:r>
      <w:r w:rsidR="00A44EA2" w:rsidRPr="00A44EA2">
        <w:t>Trigeminal Neuralgia and Other Facial Pain Conditions. 1</w:t>
      </w:r>
      <w:r w:rsidR="00A44EA2" w:rsidRPr="00A44EA2">
        <w:rPr>
          <w:vertAlign w:val="superscript"/>
        </w:rPr>
        <w:t>o</w:t>
      </w:r>
      <w:r w:rsidR="00A44EA2" w:rsidRPr="00A44EA2">
        <w:t xml:space="preserve"> de abril de 2015;38–59. </w:t>
      </w:r>
    </w:p>
    <w:p w14:paraId="5B903939" w14:textId="77777777" w:rsidR="00A44EA2" w:rsidRPr="00A44EA2" w:rsidRDefault="00A44EA2" w:rsidP="00A44EA2">
      <w:pPr>
        <w:pStyle w:val="Bibliografia"/>
      </w:pPr>
      <w:r w:rsidRPr="00A44EA2">
        <w:t>2.</w:t>
      </w:r>
      <w:r w:rsidRPr="00A44EA2">
        <w:tab/>
        <w:t>Machado A, Haertel LM. Neuroanatomia funcional [Internet]. Atheneu; 2013 [citado 8 de novembro de 2023]. Disponível em: https://ria.ufrn.br/handle/123456789/2178</w:t>
      </w:r>
    </w:p>
    <w:p w14:paraId="46F0187F" w14:textId="77777777" w:rsidR="00A44EA2" w:rsidRPr="00A44EA2" w:rsidRDefault="00A44EA2" w:rsidP="00A44EA2">
      <w:pPr>
        <w:pStyle w:val="Bibliografia"/>
      </w:pPr>
      <w:r w:rsidRPr="00A44EA2">
        <w:t>3.</w:t>
      </w:r>
      <w:r w:rsidRPr="00A44EA2">
        <w:tab/>
        <w:t>Love S. Trigeminal neuralgia: Pathology and pathogenesis. Brain. 1</w:t>
      </w:r>
      <w:r w:rsidRPr="00A44EA2">
        <w:rPr>
          <w:vertAlign w:val="superscript"/>
        </w:rPr>
        <w:t>o</w:t>
      </w:r>
      <w:r w:rsidRPr="00A44EA2">
        <w:t xml:space="preserve"> de dezembro de 2001;124(12):2347–60. </w:t>
      </w:r>
    </w:p>
    <w:p w14:paraId="03E8A359" w14:textId="77777777" w:rsidR="00A44EA2" w:rsidRPr="00A44EA2" w:rsidRDefault="00A44EA2" w:rsidP="00A44EA2">
      <w:pPr>
        <w:pStyle w:val="Bibliografia"/>
        <w:rPr>
          <w:lang w:val="en-US"/>
        </w:rPr>
      </w:pPr>
      <w:r w:rsidRPr="00A44EA2">
        <w:rPr>
          <w:lang w:val="en-US"/>
        </w:rPr>
        <w:t>4.</w:t>
      </w:r>
      <w:r w:rsidRPr="00A44EA2">
        <w:rPr>
          <w:lang w:val="en-US"/>
        </w:rPr>
        <w:tab/>
        <w:t xml:space="preserve">Rappaport ZH, Govrin-Lippmann R, Devor M. An Electron-Microscopic Analysis of Biopsy Samples of the Trigeminal Root Taken during Microvascular Decompressive Surgery. Stereotact Funct Neurosurg. 1997;68(1–4):182–6. </w:t>
      </w:r>
    </w:p>
    <w:p w14:paraId="0ECF2D54" w14:textId="77777777" w:rsidR="00A44EA2" w:rsidRPr="00A44EA2" w:rsidRDefault="00A44EA2" w:rsidP="00A44EA2">
      <w:pPr>
        <w:pStyle w:val="Bibliografia"/>
        <w:rPr>
          <w:lang w:val="en-US"/>
        </w:rPr>
      </w:pPr>
      <w:r w:rsidRPr="00A44EA2">
        <w:rPr>
          <w:lang w:val="en-US"/>
        </w:rPr>
        <w:t>5.</w:t>
      </w:r>
      <w:r w:rsidRPr="00A44EA2">
        <w:rPr>
          <w:lang w:val="en-US"/>
        </w:rPr>
        <w:tab/>
        <w:t xml:space="preserve">Marinković S, Todorović V, Gibo H, Budeč M, Drndarević N, Pešić D, et al. The Trigeminal Vasculature Pathology in Patients With Neuralgia. Headache. outubro de 2007;47(9):1334–9. </w:t>
      </w:r>
    </w:p>
    <w:p w14:paraId="3D0AB87F" w14:textId="77777777" w:rsidR="00A44EA2" w:rsidRPr="00A44EA2" w:rsidRDefault="00A44EA2" w:rsidP="00A44EA2">
      <w:pPr>
        <w:pStyle w:val="Bibliografia"/>
      </w:pPr>
      <w:r w:rsidRPr="00A44EA2">
        <w:rPr>
          <w:lang w:val="en-US"/>
        </w:rPr>
        <w:t>6.</w:t>
      </w:r>
      <w:r w:rsidRPr="00A44EA2">
        <w:rPr>
          <w:lang w:val="en-US"/>
        </w:rPr>
        <w:tab/>
        <w:t xml:space="preserve">Burchiel KJ. Abnormal impulse generation in focally demyelinated trigeminal roots. </w:t>
      </w:r>
      <w:r w:rsidRPr="00A44EA2">
        <w:t xml:space="preserve">Journal of neurosurgery. 1980;53(5):674–83. </w:t>
      </w:r>
    </w:p>
    <w:p w14:paraId="5F54B6D4" w14:textId="77777777" w:rsidR="00A44EA2" w:rsidRPr="00A44EA2" w:rsidRDefault="00A44EA2" w:rsidP="00A44EA2">
      <w:pPr>
        <w:pStyle w:val="Bibliografia"/>
        <w:rPr>
          <w:lang w:val="en-US"/>
        </w:rPr>
      </w:pPr>
      <w:r w:rsidRPr="00A44EA2">
        <w:t>7.</w:t>
      </w:r>
      <w:r w:rsidRPr="00A44EA2">
        <w:tab/>
        <w:t xml:space="preserve">Siqueira SRDT de, Alves B, Malpartida HMG, Teixeira MJ, Siqueira JTT de. </w:t>
      </w:r>
      <w:r w:rsidRPr="00A44EA2">
        <w:rPr>
          <w:lang w:val="en-US"/>
        </w:rPr>
        <w:t xml:space="preserve">Abnormal expression of voltage-gated sodium channels Nav1. 7, Nav1. 3 and Nav1. 8 in trigeminal neuralgia. Neuroscience. 2009;164(2):573–7. </w:t>
      </w:r>
    </w:p>
    <w:p w14:paraId="4FF6C2EC" w14:textId="77777777" w:rsidR="00A44EA2" w:rsidRPr="00A44EA2" w:rsidRDefault="00A44EA2" w:rsidP="00A44EA2">
      <w:pPr>
        <w:pStyle w:val="Bibliografia"/>
        <w:rPr>
          <w:lang w:val="en-US"/>
        </w:rPr>
      </w:pPr>
      <w:r w:rsidRPr="00A44EA2">
        <w:rPr>
          <w:lang w:val="en-US"/>
        </w:rPr>
        <w:t>8.</w:t>
      </w:r>
      <w:r w:rsidRPr="00A44EA2">
        <w:rPr>
          <w:lang w:val="en-US"/>
        </w:rPr>
        <w:tab/>
        <w:t xml:space="preserve">Cheng JS, Lim DA, Chang EF, Barbaro NM. A review of percutaneous treatments for trigeminal neuralgia. Operative Neurosurgery. 2014;10(1):25–33. </w:t>
      </w:r>
    </w:p>
    <w:p w14:paraId="48A0C4C1" w14:textId="77777777" w:rsidR="00A44EA2" w:rsidRPr="00A44EA2" w:rsidRDefault="00A44EA2" w:rsidP="00A44EA2">
      <w:pPr>
        <w:pStyle w:val="Bibliografia"/>
        <w:rPr>
          <w:lang w:val="en-US"/>
        </w:rPr>
      </w:pPr>
      <w:r w:rsidRPr="00A44EA2">
        <w:rPr>
          <w:lang w:val="en-US"/>
        </w:rPr>
        <w:t>9.</w:t>
      </w:r>
      <w:r w:rsidRPr="00A44EA2">
        <w:rPr>
          <w:lang w:val="en-US"/>
        </w:rPr>
        <w:tab/>
        <w:t>Koopman JSHA, de Vries LM, Dieleman JP, Huygen FJ, Stricker BHCh, Sturkenboom MCJM. A nationwide study of three invasive treatments for trigeminal neuralgia. PAIN®. 1</w:t>
      </w:r>
      <w:r w:rsidRPr="00A44EA2">
        <w:rPr>
          <w:vertAlign w:val="superscript"/>
          <w:lang w:val="en-US"/>
        </w:rPr>
        <w:t>o</w:t>
      </w:r>
      <w:r w:rsidRPr="00A44EA2">
        <w:rPr>
          <w:lang w:val="en-US"/>
        </w:rPr>
        <w:t xml:space="preserve"> de março de 2011;152(3):507–13. </w:t>
      </w:r>
    </w:p>
    <w:p w14:paraId="5AA904F7" w14:textId="77777777" w:rsidR="00A44EA2" w:rsidRPr="00A44EA2" w:rsidRDefault="00A44EA2" w:rsidP="00A44EA2">
      <w:pPr>
        <w:pStyle w:val="Bibliografia"/>
        <w:rPr>
          <w:lang w:val="en-US"/>
        </w:rPr>
      </w:pPr>
      <w:r w:rsidRPr="00A44EA2">
        <w:rPr>
          <w:lang w:val="en-US"/>
        </w:rPr>
        <w:t>10.</w:t>
      </w:r>
      <w:r w:rsidRPr="00A44EA2">
        <w:rPr>
          <w:lang w:val="en-US"/>
        </w:rPr>
        <w:tab/>
        <w:t xml:space="preserve">Riley DS, Barber MS, Kienle GS, Aronson JK, von Schoen-Angerer T, Tugwell P, et al. CARE guidelines for case reports: explanation and elaboration document. Journal of clinical epidemiology. 2017;89:218–35. </w:t>
      </w:r>
    </w:p>
    <w:p w14:paraId="2130644E" w14:textId="77777777" w:rsidR="00A44EA2" w:rsidRPr="00A44EA2" w:rsidRDefault="00A44EA2" w:rsidP="00A44EA2">
      <w:pPr>
        <w:pStyle w:val="Bibliografia"/>
        <w:rPr>
          <w:lang w:val="en-US"/>
        </w:rPr>
      </w:pPr>
      <w:r w:rsidRPr="00A44EA2">
        <w:rPr>
          <w:lang w:val="en-US"/>
        </w:rPr>
        <w:t>11.</w:t>
      </w:r>
      <w:r w:rsidRPr="00A44EA2">
        <w:rPr>
          <w:lang w:val="en-US"/>
        </w:rPr>
        <w:tab/>
        <w:t xml:space="preserve">Liu G, Du Y, Wang X, Ren Y. Efficacy and safety of repeated percutaneous radiofrequency thermocoagulation for recurrent trigeminal neuralgia. Frontiers in neurology. 2019;9:1189. </w:t>
      </w:r>
    </w:p>
    <w:p w14:paraId="5884BF61" w14:textId="77777777" w:rsidR="00A44EA2" w:rsidRPr="00A44EA2" w:rsidRDefault="00A44EA2" w:rsidP="00A44EA2">
      <w:pPr>
        <w:pStyle w:val="Bibliografia"/>
        <w:rPr>
          <w:lang w:val="en-US"/>
        </w:rPr>
      </w:pPr>
      <w:r w:rsidRPr="00A44EA2">
        <w:rPr>
          <w:lang w:val="en-US"/>
        </w:rPr>
        <w:t>12.</w:t>
      </w:r>
      <w:r w:rsidRPr="00A44EA2">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77AECB2B" w14:textId="77777777" w:rsidR="00A44EA2" w:rsidRPr="00A44EA2" w:rsidRDefault="00A44EA2" w:rsidP="00A44EA2">
      <w:pPr>
        <w:pStyle w:val="Bibliografia"/>
        <w:rPr>
          <w:lang w:val="en-US"/>
        </w:rPr>
      </w:pPr>
      <w:r w:rsidRPr="00A44EA2">
        <w:rPr>
          <w:lang w:val="en-US"/>
        </w:rPr>
        <w:t>13.</w:t>
      </w:r>
      <w:r w:rsidRPr="00A44EA2">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07B53626" w14:textId="77777777" w:rsidR="00A44EA2" w:rsidRPr="00A44EA2" w:rsidRDefault="00A44EA2" w:rsidP="00A44EA2">
      <w:pPr>
        <w:pStyle w:val="Bibliografia"/>
        <w:rPr>
          <w:lang w:val="en-US"/>
        </w:rPr>
      </w:pPr>
      <w:r w:rsidRPr="00A44EA2">
        <w:rPr>
          <w:lang w:val="en-US"/>
        </w:rPr>
        <w:t>14.</w:t>
      </w:r>
      <w:r w:rsidRPr="00A44EA2">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4DEAF74B" w14:textId="77777777" w:rsidR="00A44EA2" w:rsidRPr="00A44EA2" w:rsidRDefault="00A44EA2" w:rsidP="00A44EA2">
      <w:pPr>
        <w:pStyle w:val="Bibliografia"/>
        <w:rPr>
          <w:lang w:val="en-US"/>
        </w:rPr>
      </w:pPr>
      <w:r w:rsidRPr="00A44EA2">
        <w:rPr>
          <w:lang w:val="en-US"/>
        </w:rPr>
        <w:t>15.</w:t>
      </w:r>
      <w:r w:rsidRPr="00A44EA2">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4A1DC785" w14:textId="77777777" w:rsidR="00A44EA2" w:rsidRPr="00A44EA2" w:rsidRDefault="00A44EA2" w:rsidP="00A44EA2">
      <w:pPr>
        <w:pStyle w:val="Bibliografia"/>
        <w:rPr>
          <w:lang w:val="en-US"/>
        </w:rPr>
      </w:pPr>
      <w:r w:rsidRPr="00A44EA2">
        <w:rPr>
          <w:lang w:val="en-US"/>
        </w:rPr>
        <w:lastRenderedPageBreak/>
        <w:t>16.</w:t>
      </w:r>
      <w:r w:rsidRPr="00A44EA2">
        <w:rPr>
          <w:lang w:val="en-US"/>
        </w:rPr>
        <w:tab/>
        <w:t xml:space="preserve">Campbell FG, Graham JG, Zilkha KJ. Clinical trial of carbazepine (tegretol) in trigeminal neuralgia. Journal of neurology, neurosurgery, and psychiatry. 1966;29(3):265. </w:t>
      </w:r>
    </w:p>
    <w:p w14:paraId="737C19E5" w14:textId="77777777" w:rsidR="00A44EA2" w:rsidRPr="00A44EA2" w:rsidRDefault="00A44EA2" w:rsidP="00A44EA2">
      <w:pPr>
        <w:pStyle w:val="Bibliografia"/>
        <w:rPr>
          <w:lang w:val="en-US"/>
        </w:rPr>
      </w:pPr>
      <w:r w:rsidRPr="00A44EA2">
        <w:rPr>
          <w:lang w:val="en-US"/>
        </w:rPr>
        <w:t>17.</w:t>
      </w:r>
      <w:r w:rsidRPr="00A44EA2">
        <w:rPr>
          <w:lang w:val="en-US"/>
        </w:rPr>
        <w:tab/>
        <w:t xml:space="preserve">Khan OA. Gabapentin relieves trigeminal neuralgia in multiple sclerosis patients. Neurology. 1998;51(2):611–4. </w:t>
      </w:r>
    </w:p>
    <w:p w14:paraId="7AFA6B8F" w14:textId="77777777" w:rsidR="00A44EA2" w:rsidRPr="00A44EA2" w:rsidRDefault="00A44EA2" w:rsidP="00A44EA2">
      <w:pPr>
        <w:pStyle w:val="Bibliografia"/>
        <w:rPr>
          <w:lang w:val="en-US"/>
        </w:rPr>
      </w:pPr>
      <w:r w:rsidRPr="00A44EA2">
        <w:rPr>
          <w:lang w:val="en-US"/>
        </w:rPr>
        <w:t>18.</w:t>
      </w:r>
      <w:r w:rsidRPr="00A44EA2">
        <w:rPr>
          <w:lang w:val="en-US"/>
        </w:rPr>
        <w:tab/>
        <w:t xml:space="preserve">Taylor JC, Brauer S, Espir MLE. Long-term treatment of trigeminal neuralgia with carbamazepine. Postgraduate Medical Journal. 1981;57(663):16–8. </w:t>
      </w:r>
    </w:p>
    <w:p w14:paraId="73FD5970" w14:textId="77777777" w:rsidR="00A44EA2" w:rsidRPr="00A44EA2" w:rsidRDefault="00A44EA2" w:rsidP="00A44EA2">
      <w:pPr>
        <w:pStyle w:val="Bibliografia"/>
        <w:rPr>
          <w:lang w:val="en-US"/>
        </w:rPr>
      </w:pPr>
      <w:r w:rsidRPr="00A44EA2">
        <w:rPr>
          <w:lang w:val="en-US"/>
        </w:rPr>
        <w:t>19.</w:t>
      </w:r>
      <w:r w:rsidRPr="00A44EA2">
        <w:rPr>
          <w:lang w:val="en-US"/>
        </w:rPr>
        <w:tab/>
        <w:t xml:space="preserve">Missios S, Mohammadi AM, Barnett GH. Percutaneous treatments for trigeminal neuralgia. Neurosurgery Clinics. 2014;25(4):751–62. </w:t>
      </w:r>
    </w:p>
    <w:p w14:paraId="595D0DB4" w14:textId="77777777" w:rsidR="00A44EA2" w:rsidRPr="00A44EA2" w:rsidRDefault="00A44EA2" w:rsidP="00A44EA2">
      <w:pPr>
        <w:pStyle w:val="Bibliografia"/>
        <w:rPr>
          <w:lang w:val="en-US"/>
        </w:rPr>
      </w:pPr>
      <w:r w:rsidRPr="00A44EA2">
        <w:rPr>
          <w:lang w:val="en-US"/>
        </w:rPr>
        <w:t>20.</w:t>
      </w:r>
      <w:r w:rsidRPr="00A44EA2">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61E3A182" w14:textId="77777777" w:rsidR="00A44EA2" w:rsidRPr="00A44EA2" w:rsidRDefault="00A44EA2" w:rsidP="00A44EA2">
      <w:pPr>
        <w:pStyle w:val="Bibliografia"/>
        <w:rPr>
          <w:lang w:val="en-US"/>
        </w:rPr>
      </w:pPr>
      <w:r w:rsidRPr="00A44EA2">
        <w:rPr>
          <w:lang w:val="en-US"/>
        </w:rPr>
        <w:t>21.</w:t>
      </w:r>
      <w:r w:rsidRPr="00A44EA2">
        <w:rPr>
          <w:lang w:val="en-US"/>
        </w:rPr>
        <w:tab/>
        <w:t xml:space="preserve">Kouzounias K, Schechtmann G, Lind G, Winter J, Linderoth B. Factors that influence outcome of percutaneous balloon compression in the treatment of trigeminal neuralgia. Neurosurgery. 2010;67(4):925–34. </w:t>
      </w:r>
    </w:p>
    <w:p w14:paraId="74B7E060" w14:textId="77777777" w:rsidR="00A44EA2" w:rsidRPr="00A44EA2" w:rsidRDefault="00A44EA2" w:rsidP="00A44EA2">
      <w:pPr>
        <w:pStyle w:val="Bibliografia"/>
        <w:rPr>
          <w:lang w:val="en-US"/>
        </w:rPr>
      </w:pPr>
      <w:r w:rsidRPr="00A44EA2">
        <w:rPr>
          <w:lang w:val="en-US"/>
        </w:rPr>
        <w:t>22.</w:t>
      </w:r>
      <w:r w:rsidRPr="00A44EA2">
        <w:rPr>
          <w:lang w:val="en-US"/>
        </w:rPr>
        <w:tab/>
        <w:t xml:space="preserve">Corrêa CF, Teixeira MJ. Balloon compression of the Gasserian ganglion for the treatment of trigeminal neuralgia. Stereotactic and functional neurosurgery. 1999;71(2):83–9. </w:t>
      </w:r>
    </w:p>
    <w:p w14:paraId="4D27AF25" w14:textId="77777777" w:rsidR="00A44EA2" w:rsidRPr="00A44EA2" w:rsidRDefault="00A44EA2" w:rsidP="00A44EA2">
      <w:pPr>
        <w:pStyle w:val="Bibliografia"/>
        <w:rPr>
          <w:lang w:val="en-US"/>
        </w:rPr>
      </w:pPr>
      <w:r w:rsidRPr="00A44EA2">
        <w:rPr>
          <w:lang w:val="en-US"/>
        </w:rPr>
        <w:t>23.</w:t>
      </w:r>
      <w:r w:rsidRPr="00A44EA2">
        <w:rPr>
          <w:lang w:val="en-US"/>
        </w:rPr>
        <w:tab/>
        <w:t xml:space="preserve">Skirving DJ, Dan NG. A 20-year review of percutaneous balloon compression of the trigeminal ganglion. Journal of neurosurgery. 2001;94(6):913–7. </w:t>
      </w:r>
    </w:p>
    <w:p w14:paraId="06770A6B" w14:textId="77777777" w:rsidR="00A44EA2" w:rsidRPr="00A44EA2" w:rsidRDefault="00A44EA2" w:rsidP="00A44EA2">
      <w:pPr>
        <w:pStyle w:val="Bibliografia"/>
        <w:rPr>
          <w:lang w:val="en-US"/>
        </w:rPr>
      </w:pPr>
      <w:r w:rsidRPr="00A44EA2">
        <w:rPr>
          <w:lang w:val="en-US"/>
        </w:rPr>
        <w:t>24.</w:t>
      </w:r>
      <w:r w:rsidRPr="00A44EA2">
        <w:rPr>
          <w:lang w:val="en-US"/>
        </w:rPr>
        <w:tab/>
        <w:t xml:space="preserve">Cheshire W. Trigeminal Neuralgia Feigns the Terrorist. Cephalalgia. abril de 2003;23(3):230–230. </w:t>
      </w:r>
    </w:p>
    <w:p w14:paraId="1FD75489" w14:textId="77777777" w:rsidR="00A44EA2" w:rsidRPr="00A44EA2" w:rsidRDefault="00A44EA2" w:rsidP="00A44EA2">
      <w:pPr>
        <w:pStyle w:val="Bibliografia"/>
      </w:pPr>
      <w:r w:rsidRPr="00A44EA2">
        <w:rPr>
          <w:lang w:val="en-US"/>
        </w:rPr>
        <w:t>25.</w:t>
      </w:r>
      <w:r w:rsidRPr="00A44EA2">
        <w:rPr>
          <w:lang w:val="en-US"/>
        </w:rPr>
        <w:tab/>
        <w:t xml:space="preserve">Singh S, Verma R, Kumar M, Rastogi V, Bogra J. Experience with conventional radiofrequency thermorhizotomy in patients with failed medical management for trigeminal neuralgia. </w:t>
      </w:r>
      <w:r w:rsidRPr="00A44EA2">
        <w:t xml:space="preserve">The Korean Journal of Pain. 2014;27(3):260–5. </w:t>
      </w:r>
    </w:p>
    <w:p w14:paraId="3DB7F232" w14:textId="766590C6" w:rsidR="00432E8E" w:rsidRDefault="00432E8E" w:rsidP="00432E8E">
      <w:r>
        <w:fldChar w:fldCharType="end"/>
      </w:r>
    </w:p>
    <w:p w14:paraId="46D75AB3" w14:textId="4EBF65FC" w:rsidR="00432E8E" w:rsidRDefault="00432E8E" w:rsidP="00432E8E"/>
    <w:p w14:paraId="01C648EF" w14:textId="1C98C073" w:rsidR="000C7353" w:rsidRDefault="000C7353" w:rsidP="00C81291"/>
    <w:p w14:paraId="2EE8B60B" w14:textId="4F592C17" w:rsidR="002E77CE" w:rsidRDefault="00026A98" w:rsidP="002E77CE">
      <w:pPr>
        <w:ind w:left="693"/>
      </w:pPr>
      <w:r>
        <w:tab/>
      </w:r>
    </w:p>
    <w:p w14:paraId="2AFD4400" w14:textId="77777777" w:rsidR="002E77CE" w:rsidRDefault="002E77CE">
      <w:pPr>
        <w:spacing w:after="0" w:line="240" w:lineRule="auto"/>
        <w:ind w:left="0" w:right="0" w:firstLine="0"/>
        <w:jc w:val="left"/>
      </w:pPr>
      <w:r>
        <w:br w:type="page"/>
      </w:r>
    </w:p>
    <w:p w14:paraId="7BA6F6DB" w14:textId="78FCC60C" w:rsidR="000C7353" w:rsidRDefault="002E77CE" w:rsidP="002E77CE">
      <w:pPr>
        <w:ind w:left="693"/>
      </w:pPr>
      <w:r>
        <w:lastRenderedPageBreak/>
        <w:t xml:space="preserve">ANEXO 1 – CHECKLIST </w:t>
      </w:r>
    </w:p>
    <w:p w14:paraId="1446BB9D" w14:textId="7898363F" w:rsidR="00020824" w:rsidRDefault="00020824" w:rsidP="002E77CE">
      <w:pPr>
        <w:ind w:left="693"/>
      </w:pPr>
    </w:p>
    <w:p w14:paraId="02660248" w14:textId="459CD6CB" w:rsidR="00020824" w:rsidRDefault="00772BFF" w:rsidP="002E77CE">
      <w:pPr>
        <w:ind w:left="693"/>
      </w:pPr>
      <w:r w:rsidRPr="00772BFF">
        <w:rPr>
          <w:noProof/>
        </w:rPr>
        <w:drawing>
          <wp:inline distT="0" distB="0" distL="0" distR="0" wp14:anchorId="2CE90DC7" wp14:editId="297536C6">
            <wp:extent cx="5273497" cy="4046571"/>
            <wp:effectExtent l="0" t="0" r="3810" b="0"/>
            <wp:docPr id="4" name="Imagem 4"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abela&#10;&#10;Descrição gerada automaticamente"/>
                    <pic:cNvPicPr/>
                  </pic:nvPicPr>
                  <pic:blipFill>
                    <a:blip r:embed="rId22"/>
                    <a:stretch>
                      <a:fillRect/>
                    </a:stretch>
                  </pic:blipFill>
                  <pic:spPr>
                    <a:xfrm>
                      <a:off x="0" y="0"/>
                      <a:ext cx="5273497" cy="4046571"/>
                    </a:xfrm>
                    <a:prstGeom prst="rect">
                      <a:avLst/>
                    </a:prstGeom>
                  </pic:spPr>
                </pic:pic>
              </a:graphicData>
            </a:graphic>
          </wp:inline>
        </w:drawing>
      </w:r>
    </w:p>
    <w:sectPr w:rsidR="00020824" w:rsidSect="009A02DE">
      <w:pgSz w:w="11900" w:h="16840"/>
      <w:pgMar w:top="1418" w:right="1134" w:bottom="1418" w:left="1134" w:header="711"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nter Figueiredo" w:date="2023-11-22T22:29:00Z" w:initials="WF">
    <w:p w14:paraId="02E58C5B" w14:textId="77777777" w:rsidR="00B16B07" w:rsidRDefault="00B16B07" w:rsidP="00031CB1">
      <w:pPr>
        <w:pStyle w:val="Textodecomentrio"/>
        <w:jc w:val="left"/>
      </w:pPr>
      <w:r>
        <w:rPr>
          <w:rStyle w:val="Refdecomentrio"/>
        </w:rPr>
        <w:annotationRef/>
      </w:r>
      <w:r>
        <w:t>Inserir os dados do orientador.</w:t>
      </w:r>
    </w:p>
  </w:comment>
  <w:comment w:id="2" w:author="Winter Figueiredo" w:date="2023-11-08T14:31:00Z" w:initials="WF">
    <w:p w14:paraId="137CEE97" w14:textId="34AEBC34" w:rsidR="00F55415" w:rsidRDefault="00F55415" w:rsidP="007B42CB">
      <w:pPr>
        <w:pStyle w:val="Textodecomentrio"/>
        <w:jc w:val="left"/>
      </w:pPr>
      <w:r>
        <w:rPr>
          <w:rStyle w:val="Refdecomentrio"/>
        </w:rPr>
        <w:annotationRef/>
      </w:r>
      <w:r>
        <w:t>Não encontrei essas referências aq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E58C5B" w15:done="0"/>
  <w15:commentEx w15:paraId="137CEE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8FF47" w16cex:dateUtc="2023-11-23T01:29:00Z"/>
  <w16cex:commentExtensible w16cex:durableId="28F61A26" w16cex:dateUtc="2023-11-08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E58C5B" w16cid:durableId="2908FF47"/>
  <w16cid:commentId w16cid:paraId="137CEE97" w16cid:durableId="28F61A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0624F" w14:textId="77777777" w:rsidR="006371AD" w:rsidRDefault="006371AD" w:rsidP="00C81291">
      <w:r>
        <w:separator/>
      </w:r>
    </w:p>
  </w:endnote>
  <w:endnote w:type="continuationSeparator" w:id="0">
    <w:p w14:paraId="27FF64CC" w14:textId="77777777" w:rsidR="006371AD" w:rsidRDefault="006371AD"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llSans">
    <w:altName w:val="Gill Sans"/>
    <w:charset w:val="4D"/>
    <w:family w:val="auto"/>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859A1" w14:textId="77777777" w:rsidR="006371AD" w:rsidRDefault="006371AD" w:rsidP="00C81291">
      <w:r>
        <w:separator/>
      </w:r>
    </w:p>
  </w:footnote>
  <w:footnote w:type="continuationSeparator" w:id="0">
    <w:p w14:paraId="2F869ECF" w14:textId="77777777" w:rsidR="006371AD" w:rsidRDefault="006371AD"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Windows Live" w15:userId="917171420ba95a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6A98"/>
    <w:rsid w:val="000273B0"/>
    <w:rsid w:val="000538F5"/>
    <w:rsid w:val="00057331"/>
    <w:rsid w:val="00083EE4"/>
    <w:rsid w:val="00086675"/>
    <w:rsid w:val="00093BEE"/>
    <w:rsid w:val="000A22AF"/>
    <w:rsid w:val="000A5C10"/>
    <w:rsid w:val="000B245C"/>
    <w:rsid w:val="000C7353"/>
    <w:rsid w:val="000D2349"/>
    <w:rsid w:val="000E5AF0"/>
    <w:rsid w:val="000F010F"/>
    <w:rsid w:val="000F17ED"/>
    <w:rsid w:val="001238AA"/>
    <w:rsid w:val="00127ECC"/>
    <w:rsid w:val="00130713"/>
    <w:rsid w:val="001311FD"/>
    <w:rsid w:val="00137F6B"/>
    <w:rsid w:val="00141200"/>
    <w:rsid w:val="00152452"/>
    <w:rsid w:val="00154E9E"/>
    <w:rsid w:val="00184463"/>
    <w:rsid w:val="00190160"/>
    <w:rsid w:val="00190B21"/>
    <w:rsid w:val="00191F67"/>
    <w:rsid w:val="001960D8"/>
    <w:rsid w:val="001C0C44"/>
    <w:rsid w:val="001C4BC4"/>
    <w:rsid w:val="001D3E5A"/>
    <w:rsid w:val="001D6C5F"/>
    <w:rsid w:val="001E378C"/>
    <w:rsid w:val="00205879"/>
    <w:rsid w:val="00213BBE"/>
    <w:rsid w:val="002221BE"/>
    <w:rsid w:val="002353FB"/>
    <w:rsid w:val="00241308"/>
    <w:rsid w:val="00266973"/>
    <w:rsid w:val="00270796"/>
    <w:rsid w:val="002734D6"/>
    <w:rsid w:val="002816D8"/>
    <w:rsid w:val="002A17EF"/>
    <w:rsid w:val="002B22CA"/>
    <w:rsid w:val="002C3B26"/>
    <w:rsid w:val="002C6189"/>
    <w:rsid w:val="002E77CE"/>
    <w:rsid w:val="003045CD"/>
    <w:rsid w:val="003250EE"/>
    <w:rsid w:val="00326391"/>
    <w:rsid w:val="003267A0"/>
    <w:rsid w:val="003267B0"/>
    <w:rsid w:val="00327575"/>
    <w:rsid w:val="00327D5A"/>
    <w:rsid w:val="00333156"/>
    <w:rsid w:val="00333E79"/>
    <w:rsid w:val="00334524"/>
    <w:rsid w:val="003665B4"/>
    <w:rsid w:val="003717CD"/>
    <w:rsid w:val="003721D7"/>
    <w:rsid w:val="00386ED6"/>
    <w:rsid w:val="00392FBC"/>
    <w:rsid w:val="003A1292"/>
    <w:rsid w:val="003A30D1"/>
    <w:rsid w:val="003C2605"/>
    <w:rsid w:val="003C4DEE"/>
    <w:rsid w:val="003E4227"/>
    <w:rsid w:val="00400A76"/>
    <w:rsid w:val="004153CF"/>
    <w:rsid w:val="00422568"/>
    <w:rsid w:val="004257FC"/>
    <w:rsid w:val="00431D23"/>
    <w:rsid w:val="00432E8E"/>
    <w:rsid w:val="00435724"/>
    <w:rsid w:val="00446CC4"/>
    <w:rsid w:val="00451010"/>
    <w:rsid w:val="00453EE3"/>
    <w:rsid w:val="00460A29"/>
    <w:rsid w:val="004655A1"/>
    <w:rsid w:val="00470459"/>
    <w:rsid w:val="00475433"/>
    <w:rsid w:val="00483B6D"/>
    <w:rsid w:val="004859E1"/>
    <w:rsid w:val="004A34BC"/>
    <w:rsid w:val="004A5DA9"/>
    <w:rsid w:val="004B2842"/>
    <w:rsid w:val="004C0231"/>
    <w:rsid w:val="004C36C0"/>
    <w:rsid w:val="004E3A87"/>
    <w:rsid w:val="004E3AE8"/>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371AD"/>
    <w:rsid w:val="00662966"/>
    <w:rsid w:val="00673500"/>
    <w:rsid w:val="00677CDF"/>
    <w:rsid w:val="00677F05"/>
    <w:rsid w:val="00683832"/>
    <w:rsid w:val="00683B9F"/>
    <w:rsid w:val="00684FD7"/>
    <w:rsid w:val="00693FD2"/>
    <w:rsid w:val="006B1F84"/>
    <w:rsid w:val="006B4FC5"/>
    <w:rsid w:val="006D6924"/>
    <w:rsid w:val="006E6E20"/>
    <w:rsid w:val="006E7C16"/>
    <w:rsid w:val="006F1D84"/>
    <w:rsid w:val="00711766"/>
    <w:rsid w:val="00714C81"/>
    <w:rsid w:val="00715ACF"/>
    <w:rsid w:val="00723709"/>
    <w:rsid w:val="007249B3"/>
    <w:rsid w:val="00734A49"/>
    <w:rsid w:val="00740C22"/>
    <w:rsid w:val="007436F7"/>
    <w:rsid w:val="00752453"/>
    <w:rsid w:val="00760A57"/>
    <w:rsid w:val="00760DFA"/>
    <w:rsid w:val="007709EA"/>
    <w:rsid w:val="00772BFF"/>
    <w:rsid w:val="00784233"/>
    <w:rsid w:val="0079224F"/>
    <w:rsid w:val="007954A5"/>
    <w:rsid w:val="007C4229"/>
    <w:rsid w:val="007C7270"/>
    <w:rsid w:val="007D05D4"/>
    <w:rsid w:val="007D260A"/>
    <w:rsid w:val="007E11BD"/>
    <w:rsid w:val="007F0827"/>
    <w:rsid w:val="007F4406"/>
    <w:rsid w:val="0081019E"/>
    <w:rsid w:val="008252AB"/>
    <w:rsid w:val="00871022"/>
    <w:rsid w:val="00880A48"/>
    <w:rsid w:val="00883822"/>
    <w:rsid w:val="00890FF7"/>
    <w:rsid w:val="00895F0E"/>
    <w:rsid w:val="00896AF4"/>
    <w:rsid w:val="008A52BF"/>
    <w:rsid w:val="008C4D3C"/>
    <w:rsid w:val="008D3C89"/>
    <w:rsid w:val="008D6294"/>
    <w:rsid w:val="008E5F39"/>
    <w:rsid w:val="008F10F6"/>
    <w:rsid w:val="008F162B"/>
    <w:rsid w:val="008F3C03"/>
    <w:rsid w:val="00906456"/>
    <w:rsid w:val="00914C53"/>
    <w:rsid w:val="00921021"/>
    <w:rsid w:val="009217B4"/>
    <w:rsid w:val="00925821"/>
    <w:rsid w:val="009272A6"/>
    <w:rsid w:val="0093433F"/>
    <w:rsid w:val="00945E49"/>
    <w:rsid w:val="0094648D"/>
    <w:rsid w:val="00951127"/>
    <w:rsid w:val="009561AF"/>
    <w:rsid w:val="00962E3A"/>
    <w:rsid w:val="0096328A"/>
    <w:rsid w:val="00974FC2"/>
    <w:rsid w:val="00981531"/>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50B7"/>
    <w:rsid w:val="00AD4A55"/>
    <w:rsid w:val="00AF4AA4"/>
    <w:rsid w:val="00AF57CC"/>
    <w:rsid w:val="00B15CF8"/>
    <w:rsid w:val="00B16B07"/>
    <w:rsid w:val="00B231DB"/>
    <w:rsid w:val="00B3140C"/>
    <w:rsid w:val="00B402B4"/>
    <w:rsid w:val="00B538F3"/>
    <w:rsid w:val="00B62177"/>
    <w:rsid w:val="00B77873"/>
    <w:rsid w:val="00B9497B"/>
    <w:rsid w:val="00B94DB1"/>
    <w:rsid w:val="00BA2B55"/>
    <w:rsid w:val="00BC04C4"/>
    <w:rsid w:val="00BC3484"/>
    <w:rsid w:val="00BC44CE"/>
    <w:rsid w:val="00BC6D4E"/>
    <w:rsid w:val="00BC7F9C"/>
    <w:rsid w:val="00BD31E8"/>
    <w:rsid w:val="00BE3381"/>
    <w:rsid w:val="00C109AA"/>
    <w:rsid w:val="00C1153A"/>
    <w:rsid w:val="00C15BBF"/>
    <w:rsid w:val="00C2052D"/>
    <w:rsid w:val="00C3004C"/>
    <w:rsid w:val="00C34DE4"/>
    <w:rsid w:val="00C3790C"/>
    <w:rsid w:val="00C51295"/>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D250D6"/>
    <w:rsid w:val="00D37D29"/>
    <w:rsid w:val="00D52845"/>
    <w:rsid w:val="00D61E5F"/>
    <w:rsid w:val="00D61FD1"/>
    <w:rsid w:val="00D86621"/>
    <w:rsid w:val="00D9178B"/>
    <w:rsid w:val="00DB3EE7"/>
    <w:rsid w:val="00DB418B"/>
    <w:rsid w:val="00DB6BD9"/>
    <w:rsid w:val="00DB6D72"/>
    <w:rsid w:val="00DC6A0E"/>
    <w:rsid w:val="00DD241D"/>
    <w:rsid w:val="00DE4970"/>
    <w:rsid w:val="00E02AAF"/>
    <w:rsid w:val="00E21B12"/>
    <w:rsid w:val="00E306FD"/>
    <w:rsid w:val="00E40AA5"/>
    <w:rsid w:val="00E53424"/>
    <w:rsid w:val="00E55E5F"/>
    <w:rsid w:val="00E67E44"/>
    <w:rsid w:val="00E82D49"/>
    <w:rsid w:val="00EB088C"/>
    <w:rsid w:val="00EB25ED"/>
    <w:rsid w:val="00EB42F5"/>
    <w:rsid w:val="00EB4E01"/>
    <w:rsid w:val="00EC09F9"/>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54469"/>
    <w:rsid w:val="00F55415"/>
    <w:rsid w:val="00F6701A"/>
    <w:rsid w:val="00F6726C"/>
    <w:rsid w:val="00F735B0"/>
    <w:rsid w:val="00F75581"/>
    <w:rsid w:val="00F8486E"/>
    <w:rsid w:val="00F855A3"/>
    <w:rsid w:val="00FA0EA8"/>
    <w:rsid w:val="00FA2293"/>
    <w:rsid w:val="00FB02DB"/>
    <w:rsid w:val="00FB7A81"/>
    <w:rsid w:val="00FB7D89"/>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equator-network.org/" TargetMode="External"/><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care-statement.org/checklist"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9</Pages>
  <Words>8449</Words>
  <Characters>45630</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6</cp:revision>
  <dcterms:created xsi:type="dcterms:W3CDTF">2023-11-23T00:46:00Z</dcterms:created>
  <dcterms:modified xsi:type="dcterms:W3CDTF">2023-11-23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cSljkRU"/&gt;&lt;style id="http://www.zotero.org/styles/vancouver" locale="pt-BR" hasBibliography="1" bibliographyStyleHasBeenSet="1"/&gt;&lt;prefs&gt;&lt;pref name="fieldType" value="Field"/&gt;&lt;/prefs&gt;&lt;/data&gt;</vt:lpwstr>
  </property>
</Properties>
</file>